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1E80F2E" w14:textId="3A41097F" w:rsidR="00C11481" w:rsidRPr="006301D8" w:rsidRDefault="0002414E" w:rsidP="00824842">
      <w:pPr>
        <w:ind w:left="-851"/>
        <w:jc w:val="center"/>
        <w:rPr>
          <w:rFonts w:ascii="Times New Roman" w:hAnsi="Times New Roman" w:cs="Times New Roman"/>
          <w:b/>
          <w:sz w:val="30"/>
          <w:szCs w:val="24"/>
          <w:lang w:val="en-US"/>
        </w:rPr>
      </w:pPr>
      <w:r w:rsidRPr="006301D8">
        <w:rPr>
          <w:rFonts w:ascii="Times New Roman" w:hAnsi="Times New Roman" w:cs="Times New Roman"/>
          <w:b/>
          <w:sz w:val="30"/>
          <w:szCs w:val="24"/>
          <w:lang w:val="en-US"/>
        </w:rPr>
        <w:t>Supplement</w:t>
      </w:r>
      <w:r w:rsidR="00E7347D" w:rsidRPr="006301D8">
        <w:rPr>
          <w:rFonts w:ascii="Times New Roman" w:hAnsi="Times New Roman" w:cs="Times New Roman"/>
          <w:b/>
          <w:sz w:val="30"/>
          <w:szCs w:val="24"/>
          <w:lang w:val="en-US"/>
        </w:rPr>
        <w:t>ary Material</w:t>
      </w:r>
    </w:p>
    <w:p w14:paraId="3DBDD7E6" w14:textId="3F488AA6" w:rsidR="0002414E" w:rsidRPr="006301D8" w:rsidRDefault="0002414E" w:rsidP="00824842">
      <w:pPr>
        <w:spacing w:line="276" w:lineRule="auto"/>
        <w:ind w:left="-1276"/>
        <w:jc w:val="both"/>
        <w:rPr>
          <w:rFonts w:ascii="Times New Roman" w:hAnsi="Times New Roman" w:cs="Times New Roman"/>
          <w:sz w:val="20"/>
          <w:szCs w:val="18"/>
          <w:lang w:val="en-US"/>
        </w:rPr>
      </w:pPr>
      <w:r w:rsidRPr="006301D8">
        <w:rPr>
          <w:rFonts w:ascii="Times New Roman" w:hAnsi="Times New Roman" w:cs="Times New Roman"/>
          <w:b/>
          <w:sz w:val="24"/>
          <w:szCs w:val="18"/>
          <w:lang w:val="en-US"/>
        </w:rPr>
        <w:t xml:space="preserve">Supplementary Table </w:t>
      </w:r>
      <w:r w:rsidR="00EB3E9C" w:rsidRPr="006301D8">
        <w:rPr>
          <w:rFonts w:ascii="Times New Roman" w:hAnsi="Times New Roman" w:cs="Times New Roman"/>
          <w:b/>
          <w:sz w:val="24"/>
          <w:szCs w:val="18"/>
          <w:lang w:val="en-US"/>
        </w:rPr>
        <w:t>1</w:t>
      </w:r>
      <w:r w:rsidRPr="006301D8">
        <w:rPr>
          <w:rFonts w:ascii="Times New Roman" w:hAnsi="Times New Roman" w:cs="Times New Roman"/>
          <w:b/>
          <w:sz w:val="24"/>
          <w:szCs w:val="18"/>
          <w:lang w:val="en-US"/>
        </w:rPr>
        <w:t>:</w:t>
      </w:r>
      <w:r w:rsidR="00476C6E" w:rsidRPr="006301D8">
        <w:rPr>
          <w:rFonts w:ascii="Times New Roman" w:hAnsi="Times New Roman" w:cs="Times New Roman"/>
          <w:b/>
          <w:sz w:val="24"/>
          <w:szCs w:val="18"/>
          <w:lang w:val="en-US"/>
        </w:rPr>
        <w:t xml:space="preserve"> </w:t>
      </w:r>
      <w:r w:rsidR="00476C6E" w:rsidRPr="006301D8">
        <w:rPr>
          <w:rFonts w:ascii="Times New Roman" w:hAnsi="Times New Roman" w:cs="Times New Roman"/>
          <w:sz w:val="24"/>
          <w:szCs w:val="18"/>
          <w:lang w:val="en-US"/>
        </w:rPr>
        <w:t>Food Items and q</w:t>
      </w:r>
      <w:r w:rsidRPr="006301D8">
        <w:rPr>
          <w:rFonts w:ascii="Times New Roman" w:hAnsi="Times New Roman" w:cs="Times New Roman"/>
          <w:sz w:val="24"/>
          <w:szCs w:val="18"/>
          <w:lang w:val="en-US"/>
        </w:rPr>
        <w:t xml:space="preserve">uestions added in the existing </w:t>
      </w:r>
      <w:r w:rsidR="00137E5F" w:rsidRPr="006301D8">
        <w:rPr>
          <w:rFonts w:ascii="Times New Roman" w:hAnsi="Times New Roman" w:cs="Times New Roman"/>
          <w:sz w:val="24"/>
          <w:szCs w:val="18"/>
          <w:lang w:val="en-US"/>
        </w:rPr>
        <w:t>FFQ.</w:t>
      </w:r>
    </w:p>
    <w:tbl>
      <w:tblPr>
        <w:tblStyle w:val="TableGrid"/>
        <w:tblW w:w="10631" w:type="dxa"/>
        <w:tblInd w:w="-1276" w:type="dxa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5812"/>
        <w:gridCol w:w="4819"/>
      </w:tblGrid>
      <w:tr w:rsidR="0002414E" w:rsidRPr="006301D8" w14:paraId="427EC98E" w14:textId="77777777" w:rsidTr="0002414E">
        <w:tc>
          <w:tcPr>
            <w:tcW w:w="5812" w:type="dxa"/>
            <w:tcBorders>
              <w:bottom w:val="nil"/>
              <w:right w:val="nil"/>
            </w:tcBorders>
          </w:tcPr>
          <w:p w14:paraId="371055B1" w14:textId="2AA9E24B" w:rsidR="0002414E" w:rsidRPr="006301D8" w:rsidRDefault="0002414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b/>
                <w:i/>
                <w:sz w:val="18"/>
                <w:szCs w:val="18"/>
                <w:lang w:val="en-US"/>
              </w:rPr>
            </w:pPr>
            <w:r w:rsidRPr="006301D8">
              <w:rPr>
                <w:rFonts w:ascii="Times New Roman" w:hAnsi="Times New Roman" w:cs="Times New Roman"/>
                <w:b/>
                <w:i/>
                <w:sz w:val="18"/>
                <w:szCs w:val="18"/>
                <w:lang w:val="en-US"/>
              </w:rPr>
              <w:t xml:space="preserve">Food </w:t>
            </w:r>
            <w:r w:rsidR="00E7347D" w:rsidRPr="006301D8">
              <w:rPr>
                <w:rFonts w:ascii="Times New Roman" w:hAnsi="Times New Roman" w:cs="Times New Roman"/>
                <w:b/>
                <w:i/>
                <w:sz w:val="18"/>
                <w:szCs w:val="18"/>
                <w:lang w:val="en-US"/>
              </w:rPr>
              <w:t>items</w:t>
            </w:r>
            <w:r w:rsidRPr="006301D8">
              <w:rPr>
                <w:rFonts w:ascii="Times New Roman" w:hAnsi="Times New Roman" w:cs="Times New Roman"/>
                <w:b/>
                <w:i/>
                <w:sz w:val="18"/>
                <w:szCs w:val="18"/>
                <w:lang w:val="en-US"/>
              </w:rPr>
              <w:t xml:space="preserve"> added</w:t>
            </w:r>
          </w:p>
          <w:p w14:paraId="08B44304" w14:textId="77777777" w:rsidR="0002414E" w:rsidRPr="006301D8" w:rsidRDefault="0002414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</w:pPr>
            <w:r w:rsidRPr="006301D8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>In cheese food group:</w:t>
            </w:r>
          </w:p>
          <w:p w14:paraId="067BB085" w14:textId="77777777" w:rsidR="0002414E" w:rsidRPr="006301D8" w:rsidRDefault="0002414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proofErr w:type="spellStart"/>
            <w:r w:rsidRPr="006301D8">
              <w:rPr>
                <w:rFonts w:ascii="Times New Roman" w:hAnsi="Times New Roman" w:cs="Times New Roman"/>
                <w:sz w:val="18"/>
                <w:szCs w:val="18"/>
                <w:u w:val="single"/>
                <w:lang w:val="en-US"/>
              </w:rPr>
              <w:t>roquefort</w:t>
            </w:r>
            <w:proofErr w:type="spellEnd"/>
            <w:r w:rsidRPr="006301D8">
              <w:rPr>
                <w:rFonts w:ascii="Times New Roman" w:hAnsi="Times New Roman" w:cs="Times New Roman"/>
                <w:sz w:val="18"/>
                <w:szCs w:val="18"/>
                <w:u w:val="single"/>
                <w:lang w:val="en-US"/>
              </w:rPr>
              <w:t>, blue cheese,</w:t>
            </w:r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30 g</w:t>
            </w:r>
          </w:p>
          <w:p w14:paraId="522F9D68" w14:textId="77777777" w:rsidR="0002414E" w:rsidRPr="006301D8" w:rsidRDefault="0002414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8"/>
                <w:szCs w:val="18"/>
                <w:u w:val="single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8"/>
                <w:szCs w:val="18"/>
                <w:u w:val="single"/>
                <w:lang w:val="en-US"/>
              </w:rPr>
              <w:t>parmesan,</w:t>
            </w:r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30 g</w:t>
            </w:r>
          </w:p>
          <w:p w14:paraId="07B67660" w14:textId="77777777" w:rsidR="0002414E" w:rsidRPr="006301D8" w:rsidRDefault="0002414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8"/>
                <w:szCs w:val="18"/>
                <w:u w:val="single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8"/>
                <w:szCs w:val="18"/>
                <w:u w:val="single"/>
                <w:lang w:val="en-US"/>
              </w:rPr>
              <w:t>edam, gouda,</w:t>
            </w:r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30 g</w:t>
            </w:r>
          </w:p>
          <w:p w14:paraId="7DE8014F" w14:textId="77777777" w:rsidR="0002414E" w:rsidRPr="006301D8" w:rsidRDefault="0002414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8"/>
                <w:szCs w:val="18"/>
                <w:u w:val="single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8"/>
                <w:szCs w:val="18"/>
                <w:u w:val="single"/>
                <w:lang w:val="en-US"/>
              </w:rPr>
              <w:t>gruyere,</w:t>
            </w:r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30 g</w:t>
            </w:r>
          </w:p>
          <w:p w14:paraId="48873BFE" w14:textId="77777777" w:rsidR="0002414E" w:rsidRPr="006301D8" w:rsidRDefault="0002414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8"/>
                <w:szCs w:val="18"/>
                <w:u w:val="single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8"/>
                <w:szCs w:val="18"/>
                <w:u w:val="single"/>
                <w:lang w:val="en-US"/>
              </w:rPr>
              <w:t>cream cheese full fat,</w:t>
            </w:r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30 g</w:t>
            </w:r>
          </w:p>
          <w:p w14:paraId="071568B4" w14:textId="77777777" w:rsidR="0002414E" w:rsidRPr="006301D8" w:rsidRDefault="0002414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8"/>
                <w:szCs w:val="18"/>
                <w:u w:val="single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8"/>
                <w:szCs w:val="18"/>
                <w:u w:val="single"/>
                <w:lang w:val="en-US"/>
              </w:rPr>
              <w:t>feta cheese and goat cheese,</w:t>
            </w:r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30 g</w:t>
            </w:r>
          </w:p>
          <w:p w14:paraId="5B5E644E" w14:textId="77777777" w:rsidR="0002414E" w:rsidRPr="006301D8" w:rsidRDefault="0002414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8"/>
                <w:szCs w:val="18"/>
                <w:u w:val="single"/>
                <w:lang w:val="en-US"/>
              </w:rPr>
              <w:t>mozzarella,</w:t>
            </w:r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30g</w:t>
            </w:r>
          </w:p>
          <w:p w14:paraId="4F3AF6E7" w14:textId="77777777" w:rsidR="0002414E" w:rsidRPr="006301D8" w:rsidRDefault="0002414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proofErr w:type="spellStart"/>
            <w:r w:rsidRPr="006301D8">
              <w:rPr>
                <w:rFonts w:ascii="Times New Roman" w:hAnsi="Times New Roman" w:cs="Times New Roman"/>
                <w:sz w:val="18"/>
                <w:szCs w:val="18"/>
                <w:u w:val="single"/>
                <w:lang w:val="en-US"/>
              </w:rPr>
              <w:t>anthotiro</w:t>
            </w:r>
            <w:proofErr w:type="spellEnd"/>
            <w:r w:rsidRPr="006301D8">
              <w:rPr>
                <w:rFonts w:ascii="Times New Roman" w:hAnsi="Times New Roman" w:cs="Times New Roman"/>
                <w:sz w:val="18"/>
                <w:szCs w:val="18"/>
                <w:u w:val="single"/>
                <w:lang w:val="en-US"/>
              </w:rPr>
              <w:t xml:space="preserve"> (traditional Greek white cheese),</w:t>
            </w:r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30 g</w:t>
            </w:r>
          </w:p>
        </w:tc>
        <w:tc>
          <w:tcPr>
            <w:tcW w:w="4819" w:type="dxa"/>
            <w:tcBorders>
              <w:left w:val="nil"/>
              <w:bottom w:val="nil"/>
            </w:tcBorders>
          </w:tcPr>
          <w:p w14:paraId="241ECB58" w14:textId="77777777" w:rsidR="0002414E" w:rsidRPr="006301D8" w:rsidRDefault="0002414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b/>
                <w:i/>
                <w:sz w:val="18"/>
                <w:szCs w:val="18"/>
                <w:lang w:val="en-US"/>
              </w:rPr>
            </w:pPr>
            <w:r w:rsidRPr="006301D8">
              <w:rPr>
                <w:rFonts w:ascii="Times New Roman" w:hAnsi="Times New Roman" w:cs="Times New Roman"/>
                <w:b/>
                <w:i/>
                <w:sz w:val="18"/>
                <w:szCs w:val="18"/>
                <w:lang w:val="en-US"/>
              </w:rPr>
              <w:t>Consumption Frequency</w:t>
            </w:r>
          </w:p>
          <w:p w14:paraId="4C6BB720" w14:textId="77777777" w:rsidR="0002414E" w:rsidRPr="006301D8" w:rsidRDefault="0002414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  <w:p w14:paraId="5B5D1D64" w14:textId="77777777" w:rsidR="0002414E" w:rsidRPr="006301D8" w:rsidRDefault="0002414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never/ rarely, 1-3 t/</w:t>
            </w:r>
            <w:proofErr w:type="spellStart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mo</w:t>
            </w:r>
            <w:proofErr w:type="spellEnd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, 1-2 t/</w:t>
            </w:r>
            <w:proofErr w:type="spellStart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wk</w:t>
            </w:r>
            <w:proofErr w:type="spellEnd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, 3-6 t/</w:t>
            </w:r>
            <w:proofErr w:type="spellStart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wk</w:t>
            </w:r>
            <w:proofErr w:type="spellEnd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, 1 t/d, ≥2 t/d</w:t>
            </w:r>
          </w:p>
          <w:p w14:paraId="1E3D6C35" w14:textId="77777777" w:rsidR="0002414E" w:rsidRPr="006301D8" w:rsidRDefault="0002414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never/ rarely, 1-3 t/</w:t>
            </w:r>
            <w:proofErr w:type="spellStart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mo</w:t>
            </w:r>
            <w:proofErr w:type="spellEnd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, 1-2 t/</w:t>
            </w:r>
            <w:proofErr w:type="spellStart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wk</w:t>
            </w:r>
            <w:proofErr w:type="spellEnd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, 3-6 t/</w:t>
            </w:r>
            <w:proofErr w:type="spellStart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wk</w:t>
            </w:r>
            <w:proofErr w:type="spellEnd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, 1 t/d, ≥2 t/d</w:t>
            </w:r>
          </w:p>
          <w:p w14:paraId="356CEFCB" w14:textId="77777777" w:rsidR="0002414E" w:rsidRPr="006301D8" w:rsidRDefault="0002414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never/ rarely, 1-3 t/</w:t>
            </w:r>
            <w:proofErr w:type="spellStart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mo</w:t>
            </w:r>
            <w:proofErr w:type="spellEnd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, 1-2 t/</w:t>
            </w:r>
            <w:proofErr w:type="spellStart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wk</w:t>
            </w:r>
            <w:proofErr w:type="spellEnd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, 3-6 t/</w:t>
            </w:r>
            <w:proofErr w:type="spellStart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wk</w:t>
            </w:r>
            <w:proofErr w:type="spellEnd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, 1 t/d, ≥2 t/d</w:t>
            </w:r>
          </w:p>
          <w:p w14:paraId="2F37FD9D" w14:textId="77777777" w:rsidR="0002414E" w:rsidRPr="006301D8" w:rsidRDefault="0002414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never/ rarely, 1-3 t/</w:t>
            </w:r>
            <w:proofErr w:type="spellStart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mo</w:t>
            </w:r>
            <w:proofErr w:type="spellEnd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, 1-2 t/</w:t>
            </w:r>
            <w:proofErr w:type="spellStart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wk</w:t>
            </w:r>
            <w:proofErr w:type="spellEnd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, 3-6 t/</w:t>
            </w:r>
            <w:proofErr w:type="spellStart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wk</w:t>
            </w:r>
            <w:proofErr w:type="spellEnd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, 1 t/d, ≥2 t/d</w:t>
            </w:r>
          </w:p>
          <w:p w14:paraId="120932B9" w14:textId="77777777" w:rsidR="0002414E" w:rsidRPr="006301D8" w:rsidRDefault="0002414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never/ rarely, 1-3 t/</w:t>
            </w:r>
            <w:proofErr w:type="spellStart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mo</w:t>
            </w:r>
            <w:proofErr w:type="spellEnd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, 1-2 t/</w:t>
            </w:r>
            <w:proofErr w:type="spellStart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wk</w:t>
            </w:r>
            <w:proofErr w:type="spellEnd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, 3-6 t/</w:t>
            </w:r>
            <w:proofErr w:type="spellStart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wk</w:t>
            </w:r>
            <w:proofErr w:type="spellEnd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, 1 t/d, ≥2 t/d</w:t>
            </w:r>
          </w:p>
          <w:p w14:paraId="05EBB003" w14:textId="77777777" w:rsidR="0002414E" w:rsidRPr="006301D8" w:rsidRDefault="0002414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never/ rarely, 1-3 t/</w:t>
            </w:r>
            <w:proofErr w:type="spellStart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mo</w:t>
            </w:r>
            <w:proofErr w:type="spellEnd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, 1-2 t/</w:t>
            </w:r>
            <w:proofErr w:type="spellStart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wk</w:t>
            </w:r>
            <w:proofErr w:type="spellEnd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, 3-6 t/</w:t>
            </w:r>
            <w:proofErr w:type="spellStart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wk</w:t>
            </w:r>
            <w:proofErr w:type="spellEnd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, 1 t/d, ≥2 t/d</w:t>
            </w:r>
          </w:p>
          <w:p w14:paraId="3DCC1D89" w14:textId="77777777" w:rsidR="0002414E" w:rsidRPr="006301D8" w:rsidRDefault="0002414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never/ rarely, 1-3 t/</w:t>
            </w:r>
            <w:proofErr w:type="spellStart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mo</w:t>
            </w:r>
            <w:proofErr w:type="spellEnd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, 1-2 t/</w:t>
            </w:r>
            <w:proofErr w:type="spellStart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wk</w:t>
            </w:r>
            <w:proofErr w:type="spellEnd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, 3-6 t/</w:t>
            </w:r>
            <w:proofErr w:type="spellStart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wk</w:t>
            </w:r>
            <w:proofErr w:type="spellEnd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, 1 t/d, ≥2 t/d</w:t>
            </w:r>
          </w:p>
          <w:p w14:paraId="5A95DE52" w14:textId="77777777" w:rsidR="0002414E" w:rsidRPr="006301D8" w:rsidRDefault="0002414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never/ rarely, 1-3 t/</w:t>
            </w:r>
            <w:proofErr w:type="spellStart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mo</w:t>
            </w:r>
            <w:proofErr w:type="spellEnd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, 1-2 t/</w:t>
            </w:r>
            <w:proofErr w:type="spellStart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wk</w:t>
            </w:r>
            <w:proofErr w:type="spellEnd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, 3-6 t/</w:t>
            </w:r>
            <w:proofErr w:type="spellStart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wk</w:t>
            </w:r>
            <w:proofErr w:type="spellEnd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, 1 t/d, ≥2 t/d</w:t>
            </w:r>
          </w:p>
        </w:tc>
      </w:tr>
      <w:tr w:rsidR="0002414E" w:rsidRPr="006301D8" w14:paraId="3CFFD0B1" w14:textId="77777777" w:rsidTr="0002414E">
        <w:tc>
          <w:tcPr>
            <w:tcW w:w="5812" w:type="dxa"/>
            <w:tcBorders>
              <w:top w:val="nil"/>
              <w:bottom w:val="nil"/>
              <w:right w:val="nil"/>
            </w:tcBorders>
          </w:tcPr>
          <w:p w14:paraId="1507174B" w14:textId="77777777" w:rsidR="0002414E" w:rsidRPr="006301D8" w:rsidRDefault="0002414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</w:pPr>
          </w:p>
          <w:p w14:paraId="4C154F65" w14:textId="77777777" w:rsidR="0002414E" w:rsidRPr="006301D8" w:rsidRDefault="0002414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</w:pPr>
            <w:r w:rsidRPr="006301D8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>In cereals and starchy foods food group:</w:t>
            </w:r>
          </w:p>
          <w:p w14:paraId="6893A38A" w14:textId="77777777" w:rsidR="0002414E" w:rsidRPr="006301D8" w:rsidRDefault="0002414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8"/>
                <w:szCs w:val="18"/>
                <w:u w:val="single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8"/>
                <w:szCs w:val="18"/>
                <w:u w:val="single"/>
                <w:lang w:val="en-US"/>
              </w:rPr>
              <w:t>salty crackers and biscuits,</w:t>
            </w:r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2 thin pieces (20 g)</w:t>
            </w:r>
          </w:p>
        </w:tc>
        <w:tc>
          <w:tcPr>
            <w:tcW w:w="4819" w:type="dxa"/>
            <w:tcBorders>
              <w:top w:val="nil"/>
              <w:left w:val="nil"/>
              <w:bottom w:val="nil"/>
            </w:tcBorders>
          </w:tcPr>
          <w:p w14:paraId="02F5DAC6" w14:textId="77777777" w:rsidR="0002414E" w:rsidRPr="006301D8" w:rsidRDefault="0002414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</w:pPr>
          </w:p>
          <w:p w14:paraId="2CD69827" w14:textId="77777777" w:rsidR="0002414E" w:rsidRPr="006301D8" w:rsidRDefault="0002414E" w:rsidP="00824842">
            <w:pPr>
              <w:spacing w:line="276" w:lineRule="auto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  <w:p w14:paraId="3F97C8D1" w14:textId="77777777" w:rsidR="0002414E" w:rsidRPr="006301D8" w:rsidRDefault="0002414E" w:rsidP="00824842">
            <w:pPr>
              <w:spacing w:line="276" w:lineRule="auto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never/ rarely, 1-3 t/</w:t>
            </w:r>
            <w:proofErr w:type="spellStart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mo</w:t>
            </w:r>
            <w:proofErr w:type="spellEnd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, 1-2 t/</w:t>
            </w:r>
            <w:proofErr w:type="spellStart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wk</w:t>
            </w:r>
            <w:proofErr w:type="spellEnd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, 3-6 t/</w:t>
            </w:r>
            <w:proofErr w:type="spellStart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wk</w:t>
            </w:r>
            <w:proofErr w:type="spellEnd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, 1 t/d, ≥2 t/d</w:t>
            </w:r>
          </w:p>
        </w:tc>
      </w:tr>
      <w:tr w:rsidR="0002414E" w:rsidRPr="006301D8" w14:paraId="0DC356A4" w14:textId="77777777" w:rsidTr="0002414E">
        <w:tc>
          <w:tcPr>
            <w:tcW w:w="5812" w:type="dxa"/>
            <w:tcBorders>
              <w:top w:val="nil"/>
              <w:bottom w:val="nil"/>
              <w:right w:val="nil"/>
            </w:tcBorders>
          </w:tcPr>
          <w:p w14:paraId="3CF5FD2E" w14:textId="77777777" w:rsidR="0002414E" w:rsidRPr="006301D8" w:rsidRDefault="0002414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</w:pPr>
          </w:p>
          <w:p w14:paraId="43FE903F" w14:textId="77777777" w:rsidR="0002414E" w:rsidRPr="006301D8" w:rsidRDefault="0002414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</w:pPr>
            <w:r w:rsidRPr="006301D8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>In meat food group:</w:t>
            </w:r>
          </w:p>
          <w:p w14:paraId="17F0A61E" w14:textId="77777777" w:rsidR="0002414E" w:rsidRPr="006301D8" w:rsidRDefault="0002414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8"/>
                <w:szCs w:val="18"/>
                <w:u w:val="single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8"/>
                <w:szCs w:val="18"/>
                <w:u w:val="single"/>
                <w:lang w:val="en-US"/>
              </w:rPr>
              <w:t>gyros pork,</w:t>
            </w:r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150 g</w:t>
            </w:r>
          </w:p>
        </w:tc>
        <w:tc>
          <w:tcPr>
            <w:tcW w:w="4819" w:type="dxa"/>
            <w:tcBorders>
              <w:top w:val="nil"/>
              <w:left w:val="nil"/>
              <w:bottom w:val="nil"/>
            </w:tcBorders>
          </w:tcPr>
          <w:p w14:paraId="06218F97" w14:textId="77777777" w:rsidR="0002414E" w:rsidRPr="006301D8" w:rsidRDefault="0002414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</w:pPr>
          </w:p>
          <w:p w14:paraId="508E3A4B" w14:textId="77777777" w:rsidR="0002414E" w:rsidRPr="006301D8" w:rsidRDefault="0002414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</w:pPr>
          </w:p>
          <w:p w14:paraId="7B5F300D" w14:textId="77777777" w:rsidR="0002414E" w:rsidRPr="006301D8" w:rsidRDefault="0002414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never/ rarely, 1-3 t/</w:t>
            </w:r>
            <w:proofErr w:type="spellStart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mo</w:t>
            </w:r>
            <w:proofErr w:type="spellEnd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, 1-2 t/</w:t>
            </w:r>
            <w:proofErr w:type="spellStart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wk</w:t>
            </w:r>
            <w:proofErr w:type="spellEnd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, 3-6 t/</w:t>
            </w:r>
            <w:proofErr w:type="spellStart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wk</w:t>
            </w:r>
            <w:proofErr w:type="spellEnd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, 1 t/d, ≥2 t/d</w:t>
            </w:r>
          </w:p>
        </w:tc>
      </w:tr>
      <w:tr w:rsidR="0002414E" w:rsidRPr="006301D8" w14:paraId="3FC2221A" w14:textId="77777777" w:rsidTr="0002414E">
        <w:tc>
          <w:tcPr>
            <w:tcW w:w="5812" w:type="dxa"/>
            <w:tcBorders>
              <w:top w:val="nil"/>
              <w:bottom w:val="nil"/>
              <w:right w:val="nil"/>
            </w:tcBorders>
          </w:tcPr>
          <w:p w14:paraId="19DF850E" w14:textId="77777777" w:rsidR="0002414E" w:rsidRPr="006301D8" w:rsidRDefault="0002414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</w:pPr>
          </w:p>
          <w:p w14:paraId="2F003BC2" w14:textId="77777777" w:rsidR="0002414E" w:rsidRPr="006301D8" w:rsidRDefault="0002414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</w:pPr>
            <w:r w:rsidRPr="006301D8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>In fish food group:</w:t>
            </w:r>
          </w:p>
          <w:p w14:paraId="37015ADE" w14:textId="77777777" w:rsidR="0002414E" w:rsidRPr="006301D8" w:rsidRDefault="0002414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8"/>
                <w:szCs w:val="18"/>
                <w:u w:val="single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8"/>
                <w:szCs w:val="18"/>
                <w:u w:val="single"/>
                <w:lang w:val="en-US"/>
              </w:rPr>
              <w:t>canned or corned fish,</w:t>
            </w:r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30 g</w:t>
            </w:r>
          </w:p>
          <w:p w14:paraId="4A07C4E0" w14:textId="77777777" w:rsidR="0002414E" w:rsidRPr="006301D8" w:rsidRDefault="0002414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8"/>
                <w:szCs w:val="18"/>
                <w:u w:val="single"/>
                <w:lang w:val="en-US"/>
              </w:rPr>
              <w:t xml:space="preserve">canned </w:t>
            </w:r>
            <w:proofErr w:type="gramStart"/>
            <w:r w:rsidRPr="006301D8">
              <w:rPr>
                <w:rFonts w:ascii="Times New Roman" w:hAnsi="Times New Roman" w:cs="Times New Roman"/>
                <w:sz w:val="18"/>
                <w:szCs w:val="18"/>
                <w:u w:val="single"/>
                <w:lang w:val="en-US"/>
              </w:rPr>
              <w:t>seafood ,</w:t>
            </w:r>
            <w:proofErr w:type="gramEnd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30 g</w:t>
            </w:r>
          </w:p>
        </w:tc>
        <w:tc>
          <w:tcPr>
            <w:tcW w:w="4819" w:type="dxa"/>
            <w:tcBorders>
              <w:top w:val="nil"/>
              <w:left w:val="nil"/>
              <w:bottom w:val="nil"/>
            </w:tcBorders>
          </w:tcPr>
          <w:p w14:paraId="27189121" w14:textId="77777777" w:rsidR="0002414E" w:rsidRPr="006301D8" w:rsidRDefault="0002414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</w:pPr>
          </w:p>
          <w:p w14:paraId="74846AF6" w14:textId="77777777" w:rsidR="0002414E" w:rsidRPr="006301D8" w:rsidRDefault="0002414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</w:pPr>
          </w:p>
          <w:p w14:paraId="1708669E" w14:textId="77777777" w:rsidR="0002414E" w:rsidRPr="006301D8" w:rsidRDefault="0002414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never/ rarely, 1-3 t/</w:t>
            </w:r>
            <w:proofErr w:type="spellStart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mo</w:t>
            </w:r>
            <w:proofErr w:type="spellEnd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, 1-2 t/</w:t>
            </w:r>
            <w:proofErr w:type="spellStart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wk</w:t>
            </w:r>
            <w:proofErr w:type="spellEnd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, 3-6 t/</w:t>
            </w:r>
            <w:proofErr w:type="spellStart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wk</w:t>
            </w:r>
            <w:proofErr w:type="spellEnd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, 1 t/d, ≥2 t/d</w:t>
            </w:r>
          </w:p>
          <w:p w14:paraId="385569A1" w14:textId="77777777" w:rsidR="0002414E" w:rsidRPr="006301D8" w:rsidRDefault="0002414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never/ rarely, 1-3 t/</w:t>
            </w:r>
            <w:proofErr w:type="spellStart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mo</w:t>
            </w:r>
            <w:proofErr w:type="spellEnd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, 1-2 t/</w:t>
            </w:r>
            <w:proofErr w:type="spellStart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wk</w:t>
            </w:r>
            <w:proofErr w:type="spellEnd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, 3-6 t/</w:t>
            </w:r>
            <w:proofErr w:type="spellStart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wk</w:t>
            </w:r>
            <w:proofErr w:type="spellEnd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, 1 t/d, ≥2 t/d</w:t>
            </w:r>
          </w:p>
        </w:tc>
      </w:tr>
      <w:tr w:rsidR="0002414E" w:rsidRPr="006301D8" w14:paraId="73CBA973" w14:textId="77777777" w:rsidTr="0002414E">
        <w:tc>
          <w:tcPr>
            <w:tcW w:w="5812" w:type="dxa"/>
            <w:tcBorders>
              <w:top w:val="nil"/>
              <w:bottom w:val="nil"/>
              <w:right w:val="nil"/>
            </w:tcBorders>
          </w:tcPr>
          <w:p w14:paraId="15A30668" w14:textId="77777777" w:rsidR="0002414E" w:rsidRPr="006301D8" w:rsidRDefault="0002414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</w:pPr>
          </w:p>
          <w:p w14:paraId="2A3977C8" w14:textId="77777777" w:rsidR="0002414E" w:rsidRPr="006301D8" w:rsidRDefault="0002414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</w:pPr>
            <w:r w:rsidRPr="006301D8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>In nuts and seeds food group:</w:t>
            </w:r>
          </w:p>
          <w:p w14:paraId="79B50FBD" w14:textId="77777777" w:rsidR="0002414E" w:rsidRPr="006301D8" w:rsidRDefault="0002414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8"/>
                <w:szCs w:val="18"/>
                <w:u w:val="single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8"/>
                <w:szCs w:val="18"/>
                <w:u w:val="single"/>
                <w:lang w:val="en-US"/>
              </w:rPr>
              <w:t>salted nuts and seeds,</w:t>
            </w:r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1 coffee cup (50 g)</w:t>
            </w:r>
          </w:p>
        </w:tc>
        <w:tc>
          <w:tcPr>
            <w:tcW w:w="4819" w:type="dxa"/>
            <w:tcBorders>
              <w:top w:val="nil"/>
              <w:left w:val="nil"/>
              <w:bottom w:val="nil"/>
            </w:tcBorders>
          </w:tcPr>
          <w:p w14:paraId="3229CEEE" w14:textId="77777777" w:rsidR="0002414E" w:rsidRPr="006301D8" w:rsidRDefault="0002414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</w:pPr>
          </w:p>
          <w:p w14:paraId="08F45150" w14:textId="77777777" w:rsidR="0002414E" w:rsidRPr="006301D8" w:rsidRDefault="0002414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</w:pPr>
          </w:p>
          <w:p w14:paraId="1FE01D2A" w14:textId="77777777" w:rsidR="0002414E" w:rsidRPr="006301D8" w:rsidRDefault="0002414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never/ rarely, 1-3 t/</w:t>
            </w:r>
            <w:proofErr w:type="spellStart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mo</w:t>
            </w:r>
            <w:proofErr w:type="spellEnd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, 1-2 t/</w:t>
            </w:r>
            <w:proofErr w:type="spellStart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wk</w:t>
            </w:r>
            <w:proofErr w:type="spellEnd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, 3-6 t/</w:t>
            </w:r>
            <w:proofErr w:type="spellStart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wk</w:t>
            </w:r>
            <w:proofErr w:type="spellEnd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, 1 t/d, ≥2 t/d</w:t>
            </w:r>
          </w:p>
        </w:tc>
      </w:tr>
      <w:tr w:rsidR="0002414E" w:rsidRPr="006301D8" w14:paraId="14134B3A" w14:textId="77777777" w:rsidTr="0002414E">
        <w:tc>
          <w:tcPr>
            <w:tcW w:w="5812" w:type="dxa"/>
            <w:tcBorders>
              <w:top w:val="nil"/>
              <w:bottom w:val="nil"/>
              <w:right w:val="nil"/>
            </w:tcBorders>
          </w:tcPr>
          <w:p w14:paraId="67308EC5" w14:textId="77777777" w:rsidR="0002414E" w:rsidRPr="006301D8" w:rsidRDefault="0002414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</w:pPr>
          </w:p>
          <w:p w14:paraId="4CE20E48" w14:textId="77777777" w:rsidR="0002414E" w:rsidRPr="006301D8" w:rsidRDefault="0002414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</w:pPr>
            <w:r w:rsidRPr="006301D8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>In margarine food group:</w:t>
            </w:r>
          </w:p>
          <w:p w14:paraId="174ABD85" w14:textId="77777777" w:rsidR="0002414E" w:rsidRPr="006301D8" w:rsidRDefault="0002414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8"/>
                <w:szCs w:val="18"/>
                <w:u w:val="single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8"/>
                <w:szCs w:val="18"/>
                <w:u w:val="single"/>
                <w:lang w:val="en-US"/>
              </w:rPr>
              <w:t>salted margarine,</w:t>
            </w:r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1 tsp (5 g)</w:t>
            </w:r>
          </w:p>
        </w:tc>
        <w:tc>
          <w:tcPr>
            <w:tcW w:w="4819" w:type="dxa"/>
            <w:tcBorders>
              <w:top w:val="nil"/>
              <w:left w:val="nil"/>
              <w:bottom w:val="nil"/>
            </w:tcBorders>
          </w:tcPr>
          <w:p w14:paraId="2955573B" w14:textId="77777777" w:rsidR="0002414E" w:rsidRPr="006301D8" w:rsidRDefault="0002414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</w:pPr>
          </w:p>
          <w:p w14:paraId="4A0049F3" w14:textId="77777777" w:rsidR="0002414E" w:rsidRPr="006301D8" w:rsidRDefault="0002414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</w:pPr>
          </w:p>
          <w:p w14:paraId="0821CF1D" w14:textId="77777777" w:rsidR="0002414E" w:rsidRPr="006301D8" w:rsidRDefault="0002414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never/ rarely, 1-3 t/</w:t>
            </w:r>
            <w:proofErr w:type="spellStart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mo</w:t>
            </w:r>
            <w:proofErr w:type="spellEnd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, 1-2 t/</w:t>
            </w:r>
            <w:proofErr w:type="spellStart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wk</w:t>
            </w:r>
            <w:proofErr w:type="spellEnd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, 3-6 t/</w:t>
            </w:r>
            <w:proofErr w:type="spellStart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wk</w:t>
            </w:r>
            <w:proofErr w:type="spellEnd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, 1 t/d, ≥2 t/d</w:t>
            </w:r>
          </w:p>
        </w:tc>
      </w:tr>
      <w:tr w:rsidR="0002414E" w:rsidRPr="006301D8" w14:paraId="13FE33E7" w14:textId="77777777" w:rsidTr="0002414E">
        <w:tc>
          <w:tcPr>
            <w:tcW w:w="5812" w:type="dxa"/>
            <w:tcBorders>
              <w:top w:val="nil"/>
              <w:bottom w:val="nil"/>
              <w:right w:val="nil"/>
            </w:tcBorders>
          </w:tcPr>
          <w:p w14:paraId="4339B2AF" w14:textId="77777777" w:rsidR="0002414E" w:rsidRPr="006301D8" w:rsidRDefault="0002414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</w:pPr>
          </w:p>
          <w:p w14:paraId="1788A969" w14:textId="77777777" w:rsidR="0002414E" w:rsidRPr="006301D8" w:rsidRDefault="0002414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</w:pPr>
            <w:r w:rsidRPr="006301D8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>In butter food group:</w:t>
            </w:r>
          </w:p>
          <w:p w14:paraId="70D7DFB5" w14:textId="77777777" w:rsidR="0002414E" w:rsidRPr="006301D8" w:rsidRDefault="0002414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8"/>
                <w:szCs w:val="18"/>
                <w:u w:val="single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8"/>
                <w:szCs w:val="18"/>
                <w:u w:val="single"/>
                <w:lang w:val="en-US"/>
              </w:rPr>
              <w:t>salted butter,</w:t>
            </w:r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1 tsp (5 g)</w:t>
            </w:r>
          </w:p>
        </w:tc>
        <w:tc>
          <w:tcPr>
            <w:tcW w:w="4819" w:type="dxa"/>
            <w:tcBorders>
              <w:top w:val="nil"/>
              <w:left w:val="nil"/>
              <w:bottom w:val="nil"/>
            </w:tcBorders>
          </w:tcPr>
          <w:p w14:paraId="24AE164C" w14:textId="77777777" w:rsidR="0002414E" w:rsidRPr="006301D8" w:rsidRDefault="0002414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</w:pPr>
          </w:p>
          <w:p w14:paraId="459A18AF" w14:textId="77777777" w:rsidR="0002414E" w:rsidRPr="006301D8" w:rsidRDefault="0002414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</w:pPr>
          </w:p>
          <w:p w14:paraId="43B1B875" w14:textId="77777777" w:rsidR="0002414E" w:rsidRPr="006301D8" w:rsidRDefault="0002414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never/ rarely, 1-3 t/</w:t>
            </w:r>
            <w:proofErr w:type="spellStart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mo</w:t>
            </w:r>
            <w:proofErr w:type="spellEnd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, 1-2 t/</w:t>
            </w:r>
            <w:proofErr w:type="spellStart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wk</w:t>
            </w:r>
            <w:proofErr w:type="spellEnd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, 3-6 t/</w:t>
            </w:r>
            <w:proofErr w:type="spellStart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wk</w:t>
            </w:r>
            <w:proofErr w:type="spellEnd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, 1 t/d, ≥2 t/d</w:t>
            </w:r>
          </w:p>
        </w:tc>
      </w:tr>
      <w:tr w:rsidR="0002414E" w:rsidRPr="006301D8" w14:paraId="160E1B79" w14:textId="77777777" w:rsidTr="0002414E">
        <w:tc>
          <w:tcPr>
            <w:tcW w:w="5812" w:type="dxa"/>
            <w:tcBorders>
              <w:top w:val="nil"/>
              <w:right w:val="nil"/>
            </w:tcBorders>
          </w:tcPr>
          <w:p w14:paraId="1A19DEC4" w14:textId="77777777" w:rsidR="0002414E" w:rsidRPr="006301D8" w:rsidRDefault="0002414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</w:pPr>
          </w:p>
          <w:p w14:paraId="6D83C15E" w14:textId="77777777" w:rsidR="0002414E" w:rsidRPr="006301D8" w:rsidRDefault="0002414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301D8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>In cooked meals usually prepared with tomato juice</w:t>
            </w:r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,</w:t>
            </w:r>
          </w:p>
          <w:p w14:paraId="729E2DE1" w14:textId="77777777" w:rsidR="0002414E" w:rsidRPr="006301D8" w:rsidRDefault="0002414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8"/>
                <w:szCs w:val="18"/>
                <w:u w:val="single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8"/>
                <w:szCs w:val="18"/>
                <w:u w:val="single"/>
                <w:lang w:val="en-US"/>
              </w:rPr>
              <w:t>refined tomato juice</w:t>
            </w:r>
          </w:p>
          <w:p w14:paraId="3952FEF5" w14:textId="77777777" w:rsidR="0002414E" w:rsidRPr="006301D8" w:rsidRDefault="0002414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4 </w:t>
            </w:r>
            <w:proofErr w:type="gramStart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table spoons</w:t>
            </w:r>
            <w:proofErr w:type="gramEnd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(60 g) for:</w:t>
            </w:r>
          </w:p>
          <w:p w14:paraId="400BDE56" w14:textId="77777777" w:rsidR="0002414E" w:rsidRPr="006301D8" w:rsidRDefault="0002414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pasta/ pearl barley 1 cup (140 g)</w:t>
            </w:r>
          </w:p>
          <w:p w14:paraId="225D6136" w14:textId="77777777" w:rsidR="0002414E" w:rsidRPr="006301D8" w:rsidRDefault="0002414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whole meal pasta 1 cup (140 g)</w:t>
            </w:r>
          </w:p>
          <w:p w14:paraId="73671188" w14:textId="77777777" w:rsidR="0002414E" w:rsidRPr="006301D8" w:rsidRDefault="0002414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veal (150g)</w:t>
            </w:r>
          </w:p>
          <w:p w14:paraId="54188218" w14:textId="77777777" w:rsidR="0002414E" w:rsidRPr="006301D8" w:rsidRDefault="0002414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petit pois (peas</w:t>
            </w:r>
            <w:proofErr w:type="gramStart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) ,</w:t>
            </w:r>
            <w:proofErr w:type="gramEnd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green beans, okra, artichoke (200 g)</w:t>
            </w:r>
          </w:p>
          <w:p w14:paraId="4B43BDF1" w14:textId="77777777" w:rsidR="0002414E" w:rsidRPr="006301D8" w:rsidRDefault="0002414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4"/>
                <w:szCs w:val="4"/>
                <w:lang w:val="en-US"/>
              </w:rPr>
            </w:pPr>
          </w:p>
          <w:p w14:paraId="00DA9D9F" w14:textId="77777777" w:rsidR="0002414E" w:rsidRPr="006301D8" w:rsidRDefault="0002414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2 </w:t>
            </w:r>
            <w:proofErr w:type="gramStart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table spoons</w:t>
            </w:r>
            <w:proofErr w:type="gramEnd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(30 g) for:</w:t>
            </w:r>
          </w:p>
          <w:p w14:paraId="5DDD92C9" w14:textId="77777777" w:rsidR="005C382B" w:rsidRPr="006301D8" w:rsidRDefault="0002414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pastitsio/ </w:t>
            </w:r>
            <w:proofErr w:type="spellStart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mousakas</w:t>
            </w:r>
            <w:proofErr w:type="spellEnd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/ </w:t>
            </w:r>
            <w:proofErr w:type="spellStart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papoutsakia</w:t>
            </w:r>
            <w:proofErr w:type="spellEnd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(</w:t>
            </w:r>
          </w:p>
          <w:p w14:paraId="18550170" w14:textId="77777777" w:rsidR="0002414E" w:rsidRPr="006301D8" w:rsidRDefault="0002414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Traditional </w:t>
            </w:r>
            <w:proofErr w:type="spellStart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greek</w:t>
            </w:r>
            <w:proofErr w:type="spellEnd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dishes), 1 </w:t>
            </w:r>
            <w:proofErr w:type="gramStart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portion(</w:t>
            </w:r>
            <w:proofErr w:type="gramEnd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140 g)</w:t>
            </w:r>
          </w:p>
        </w:tc>
        <w:tc>
          <w:tcPr>
            <w:tcW w:w="4819" w:type="dxa"/>
            <w:tcBorders>
              <w:top w:val="nil"/>
              <w:left w:val="nil"/>
            </w:tcBorders>
          </w:tcPr>
          <w:p w14:paraId="1024F185" w14:textId="77777777" w:rsidR="0002414E" w:rsidRPr="006301D8" w:rsidRDefault="0002414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</w:pPr>
          </w:p>
          <w:p w14:paraId="745227E5" w14:textId="77777777" w:rsidR="0002414E" w:rsidRPr="006301D8" w:rsidRDefault="0002414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</w:pPr>
          </w:p>
          <w:p w14:paraId="0ED17F52" w14:textId="77777777" w:rsidR="0002414E" w:rsidRPr="006301D8" w:rsidRDefault="0002414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</w:pPr>
            <w:r w:rsidRPr="006301D8">
              <w:rPr>
                <w:rFonts w:ascii="Times New Roman" w:hAnsi="Times New Roman" w:cs="Times New Roman"/>
                <w:i/>
                <w:sz w:val="18"/>
                <w:szCs w:val="18"/>
                <w:lang w:val="en-US"/>
              </w:rPr>
              <w:t>added in the recipe</w:t>
            </w:r>
          </w:p>
        </w:tc>
      </w:tr>
      <w:tr w:rsidR="0002414E" w:rsidRPr="006301D8" w14:paraId="40C909F2" w14:textId="77777777" w:rsidTr="0002414E">
        <w:tc>
          <w:tcPr>
            <w:tcW w:w="5812" w:type="dxa"/>
            <w:tcBorders>
              <w:bottom w:val="nil"/>
              <w:right w:val="nil"/>
            </w:tcBorders>
          </w:tcPr>
          <w:p w14:paraId="3640AAA7" w14:textId="305836E2" w:rsidR="0002414E" w:rsidRPr="006301D8" w:rsidRDefault="0002414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b/>
                <w:i/>
                <w:sz w:val="18"/>
                <w:szCs w:val="18"/>
                <w:lang w:val="en-US"/>
              </w:rPr>
            </w:pPr>
            <w:r w:rsidRPr="006301D8">
              <w:rPr>
                <w:rFonts w:ascii="Times New Roman" w:hAnsi="Times New Roman" w:cs="Times New Roman"/>
                <w:b/>
                <w:i/>
                <w:sz w:val="18"/>
                <w:szCs w:val="18"/>
                <w:lang w:val="en-US"/>
              </w:rPr>
              <w:t>Die</w:t>
            </w:r>
            <w:r w:rsidR="00476C6E" w:rsidRPr="006301D8">
              <w:rPr>
                <w:rFonts w:ascii="Times New Roman" w:hAnsi="Times New Roman" w:cs="Times New Roman"/>
                <w:b/>
                <w:i/>
                <w:sz w:val="18"/>
                <w:szCs w:val="18"/>
                <w:lang w:val="en-US"/>
              </w:rPr>
              <w:t>tary behaviors related to salt</w:t>
            </w:r>
          </w:p>
          <w:p w14:paraId="69DF9D43" w14:textId="77777777" w:rsidR="0002414E" w:rsidRPr="006301D8" w:rsidRDefault="0002414E" w:rsidP="00824842">
            <w:pPr>
              <w:pStyle w:val="ListParagraph"/>
              <w:numPr>
                <w:ilvl w:val="0"/>
                <w:numId w:val="1"/>
              </w:numPr>
              <w:spacing w:line="276" w:lineRule="auto"/>
              <w:ind w:left="271" w:hanging="271"/>
              <w:jc w:val="both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Which kind of salt do you use? </w:t>
            </w:r>
          </w:p>
        </w:tc>
        <w:tc>
          <w:tcPr>
            <w:tcW w:w="4819" w:type="dxa"/>
            <w:tcBorders>
              <w:left w:val="nil"/>
              <w:bottom w:val="nil"/>
            </w:tcBorders>
          </w:tcPr>
          <w:p w14:paraId="42A0EFF4" w14:textId="77777777" w:rsidR="0002414E" w:rsidRPr="006301D8" w:rsidRDefault="0002414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  <w:p w14:paraId="33222A99" w14:textId="77777777" w:rsidR="0002414E" w:rsidRPr="006301D8" w:rsidRDefault="0002414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-----------------------------------------------</w:t>
            </w:r>
          </w:p>
        </w:tc>
      </w:tr>
      <w:tr w:rsidR="0002414E" w:rsidRPr="006301D8" w14:paraId="1490FC22" w14:textId="77777777" w:rsidTr="0002414E">
        <w:tc>
          <w:tcPr>
            <w:tcW w:w="5812" w:type="dxa"/>
            <w:tcBorders>
              <w:top w:val="nil"/>
              <w:bottom w:val="nil"/>
              <w:right w:val="nil"/>
            </w:tcBorders>
          </w:tcPr>
          <w:p w14:paraId="7B8F64FF" w14:textId="77777777" w:rsidR="0002414E" w:rsidRPr="006301D8" w:rsidRDefault="0002414E" w:rsidP="00824842">
            <w:pPr>
              <w:pStyle w:val="ListParagraph"/>
              <w:numPr>
                <w:ilvl w:val="0"/>
                <w:numId w:val="1"/>
              </w:numPr>
              <w:spacing w:line="276" w:lineRule="auto"/>
              <w:ind w:left="271" w:hanging="271"/>
              <w:jc w:val="both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How much salt do you use in your cooked meals and salads?</w:t>
            </w:r>
          </w:p>
        </w:tc>
        <w:tc>
          <w:tcPr>
            <w:tcW w:w="4819" w:type="dxa"/>
            <w:tcBorders>
              <w:top w:val="nil"/>
              <w:left w:val="nil"/>
              <w:bottom w:val="nil"/>
            </w:tcBorders>
          </w:tcPr>
          <w:p w14:paraId="472293E8" w14:textId="77777777" w:rsidR="0002414E" w:rsidRPr="006301D8" w:rsidRDefault="0002414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none, a little, moderate amount, much, very much</w:t>
            </w:r>
          </w:p>
        </w:tc>
      </w:tr>
      <w:tr w:rsidR="0002414E" w:rsidRPr="006301D8" w14:paraId="29C9F4E0" w14:textId="77777777" w:rsidTr="0002414E">
        <w:tc>
          <w:tcPr>
            <w:tcW w:w="5812" w:type="dxa"/>
            <w:tcBorders>
              <w:top w:val="nil"/>
              <w:bottom w:val="nil"/>
              <w:right w:val="nil"/>
            </w:tcBorders>
          </w:tcPr>
          <w:p w14:paraId="19255775" w14:textId="77777777" w:rsidR="0002414E" w:rsidRPr="006301D8" w:rsidRDefault="0002414E" w:rsidP="00824842">
            <w:pPr>
              <w:pStyle w:val="ListParagraph"/>
              <w:numPr>
                <w:ilvl w:val="0"/>
                <w:numId w:val="1"/>
              </w:numPr>
              <w:spacing w:line="276" w:lineRule="auto"/>
              <w:ind w:left="271" w:hanging="271"/>
              <w:jc w:val="both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How often do you use table salt in your meals?</w:t>
            </w:r>
          </w:p>
        </w:tc>
        <w:tc>
          <w:tcPr>
            <w:tcW w:w="4819" w:type="dxa"/>
            <w:tcBorders>
              <w:top w:val="nil"/>
              <w:left w:val="nil"/>
              <w:bottom w:val="nil"/>
            </w:tcBorders>
          </w:tcPr>
          <w:p w14:paraId="4898D255" w14:textId="77777777" w:rsidR="0002414E" w:rsidRPr="006301D8" w:rsidRDefault="0002414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never, rarely, often, always</w:t>
            </w:r>
          </w:p>
        </w:tc>
      </w:tr>
      <w:tr w:rsidR="0002414E" w:rsidRPr="006301D8" w14:paraId="2D86A5BD" w14:textId="77777777" w:rsidTr="0002414E">
        <w:tc>
          <w:tcPr>
            <w:tcW w:w="5812" w:type="dxa"/>
            <w:tcBorders>
              <w:top w:val="nil"/>
              <w:bottom w:val="nil"/>
              <w:right w:val="nil"/>
            </w:tcBorders>
          </w:tcPr>
          <w:p w14:paraId="43C401BA" w14:textId="77777777" w:rsidR="0002414E" w:rsidRPr="006301D8" w:rsidRDefault="0002414E" w:rsidP="00824842">
            <w:pPr>
              <w:pStyle w:val="ListParagraph"/>
              <w:numPr>
                <w:ilvl w:val="0"/>
                <w:numId w:val="1"/>
              </w:numPr>
              <w:spacing w:line="276" w:lineRule="auto"/>
              <w:ind w:left="271" w:hanging="271"/>
              <w:jc w:val="both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Do you believe that salt can cause health problems?</w:t>
            </w:r>
          </w:p>
        </w:tc>
        <w:tc>
          <w:tcPr>
            <w:tcW w:w="4819" w:type="dxa"/>
            <w:tcBorders>
              <w:top w:val="nil"/>
              <w:left w:val="nil"/>
              <w:bottom w:val="nil"/>
            </w:tcBorders>
          </w:tcPr>
          <w:p w14:paraId="518319EE" w14:textId="77777777" w:rsidR="0002414E" w:rsidRPr="006301D8" w:rsidRDefault="0002414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yes, no, I don’t know</w:t>
            </w:r>
          </w:p>
        </w:tc>
      </w:tr>
      <w:tr w:rsidR="0002414E" w:rsidRPr="006301D8" w14:paraId="7B8563C3" w14:textId="77777777" w:rsidTr="0002414E">
        <w:tc>
          <w:tcPr>
            <w:tcW w:w="5812" w:type="dxa"/>
            <w:tcBorders>
              <w:top w:val="nil"/>
              <w:bottom w:val="nil"/>
              <w:right w:val="nil"/>
            </w:tcBorders>
          </w:tcPr>
          <w:p w14:paraId="21911B2E" w14:textId="77777777" w:rsidR="0002414E" w:rsidRPr="006301D8" w:rsidRDefault="0002414E" w:rsidP="00824842">
            <w:pPr>
              <w:pStyle w:val="ListParagraph"/>
              <w:numPr>
                <w:ilvl w:val="0"/>
                <w:numId w:val="1"/>
              </w:numPr>
              <w:spacing w:line="276" w:lineRule="auto"/>
              <w:ind w:left="271" w:hanging="271"/>
              <w:jc w:val="both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The amount of salt you eat in your cooked meals is:</w:t>
            </w:r>
          </w:p>
        </w:tc>
        <w:tc>
          <w:tcPr>
            <w:tcW w:w="4819" w:type="dxa"/>
            <w:tcBorders>
              <w:top w:val="nil"/>
              <w:left w:val="nil"/>
              <w:bottom w:val="nil"/>
            </w:tcBorders>
          </w:tcPr>
          <w:p w14:paraId="56CC6D2E" w14:textId="77777777" w:rsidR="0002414E" w:rsidRPr="006301D8" w:rsidRDefault="0002414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I don consume any salt, a little, moderate, a lot</w:t>
            </w:r>
          </w:p>
        </w:tc>
      </w:tr>
      <w:tr w:rsidR="0002414E" w:rsidRPr="006301D8" w14:paraId="4AFF0A46" w14:textId="77777777" w:rsidTr="0002414E">
        <w:tc>
          <w:tcPr>
            <w:tcW w:w="5812" w:type="dxa"/>
            <w:tcBorders>
              <w:top w:val="nil"/>
              <w:bottom w:val="nil"/>
              <w:right w:val="nil"/>
            </w:tcBorders>
          </w:tcPr>
          <w:p w14:paraId="475118D0" w14:textId="77777777" w:rsidR="0002414E" w:rsidRPr="006301D8" w:rsidRDefault="0002414E" w:rsidP="00824842">
            <w:pPr>
              <w:pStyle w:val="ListParagraph"/>
              <w:numPr>
                <w:ilvl w:val="0"/>
                <w:numId w:val="1"/>
              </w:numPr>
              <w:spacing w:line="276" w:lineRule="auto"/>
              <w:ind w:left="271" w:hanging="271"/>
              <w:jc w:val="both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The amount of salt you eat in your salads is:</w:t>
            </w:r>
          </w:p>
        </w:tc>
        <w:tc>
          <w:tcPr>
            <w:tcW w:w="4819" w:type="dxa"/>
            <w:tcBorders>
              <w:top w:val="nil"/>
              <w:left w:val="nil"/>
              <w:bottom w:val="nil"/>
            </w:tcBorders>
          </w:tcPr>
          <w:p w14:paraId="0D31CFD6" w14:textId="77777777" w:rsidR="0002414E" w:rsidRPr="006301D8" w:rsidRDefault="0002414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I don consume any salt, a little, moderate, a lot</w:t>
            </w:r>
          </w:p>
        </w:tc>
      </w:tr>
      <w:tr w:rsidR="0002414E" w:rsidRPr="006301D8" w14:paraId="5013558F" w14:textId="77777777" w:rsidTr="0002414E">
        <w:tc>
          <w:tcPr>
            <w:tcW w:w="5812" w:type="dxa"/>
            <w:tcBorders>
              <w:top w:val="nil"/>
              <w:bottom w:val="nil"/>
              <w:right w:val="nil"/>
            </w:tcBorders>
          </w:tcPr>
          <w:p w14:paraId="353A0ED9" w14:textId="77777777" w:rsidR="0002414E" w:rsidRPr="006301D8" w:rsidRDefault="0002414E" w:rsidP="00824842">
            <w:pPr>
              <w:pStyle w:val="ListParagraph"/>
              <w:numPr>
                <w:ilvl w:val="0"/>
                <w:numId w:val="1"/>
              </w:numPr>
              <w:spacing w:line="276" w:lineRule="auto"/>
              <w:ind w:left="271" w:hanging="271"/>
              <w:jc w:val="both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Do you check food labels for salt content?</w:t>
            </w:r>
          </w:p>
        </w:tc>
        <w:tc>
          <w:tcPr>
            <w:tcW w:w="4819" w:type="dxa"/>
            <w:tcBorders>
              <w:top w:val="nil"/>
              <w:left w:val="nil"/>
              <w:bottom w:val="nil"/>
            </w:tcBorders>
          </w:tcPr>
          <w:p w14:paraId="0F58787F" w14:textId="77777777" w:rsidR="0002414E" w:rsidRPr="006301D8" w:rsidRDefault="0002414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yes, no</w:t>
            </w:r>
          </w:p>
        </w:tc>
      </w:tr>
      <w:tr w:rsidR="0002414E" w:rsidRPr="006301D8" w14:paraId="1C07AAF1" w14:textId="77777777" w:rsidTr="0002414E">
        <w:tc>
          <w:tcPr>
            <w:tcW w:w="5812" w:type="dxa"/>
            <w:tcBorders>
              <w:top w:val="nil"/>
              <w:bottom w:val="nil"/>
              <w:right w:val="nil"/>
            </w:tcBorders>
          </w:tcPr>
          <w:p w14:paraId="10C63C59" w14:textId="77777777" w:rsidR="0002414E" w:rsidRPr="006301D8" w:rsidRDefault="0002414E" w:rsidP="00824842">
            <w:pPr>
              <w:pStyle w:val="ListParagraph"/>
              <w:numPr>
                <w:ilvl w:val="0"/>
                <w:numId w:val="1"/>
              </w:numPr>
              <w:spacing w:line="276" w:lineRule="auto"/>
              <w:ind w:left="271" w:hanging="271"/>
              <w:jc w:val="both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Do you buy foods indicating in their package “with less salt”?</w:t>
            </w:r>
          </w:p>
        </w:tc>
        <w:tc>
          <w:tcPr>
            <w:tcW w:w="4819" w:type="dxa"/>
            <w:tcBorders>
              <w:top w:val="nil"/>
              <w:left w:val="nil"/>
              <w:bottom w:val="nil"/>
            </w:tcBorders>
          </w:tcPr>
          <w:p w14:paraId="2005DD4E" w14:textId="77777777" w:rsidR="0002414E" w:rsidRPr="006301D8" w:rsidRDefault="0002414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yes, no</w:t>
            </w:r>
          </w:p>
        </w:tc>
      </w:tr>
      <w:tr w:rsidR="0002414E" w:rsidRPr="006301D8" w14:paraId="3E524698" w14:textId="77777777" w:rsidTr="0002414E">
        <w:tc>
          <w:tcPr>
            <w:tcW w:w="5812" w:type="dxa"/>
            <w:tcBorders>
              <w:top w:val="nil"/>
              <w:bottom w:val="nil"/>
              <w:right w:val="nil"/>
            </w:tcBorders>
          </w:tcPr>
          <w:p w14:paraId="6D359C77" w14:textId="77777777" w:rsidR="0002414E" w:rsidRPr="006301D8" w:rsidRDefault="0002414E" w:rsidP="00824842">
            <w:pPr>
              <w:pStyle w:val="ListParagraph"/>
              <w:numPr>
                <w:ilvl w:val="0"/>
                <w:numId w:val="1"/>
              </w:numPr>
              <w:spacing w:line="276" w:lineRule="auto"/>
              <w:ind w:left="271" w:hanging="271"/>
              <w:jc w:val="both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Do you take any measures to control salt intake?</w:t>
            </w:r>
          </w:p>
        </w:tc>
        <w:tc>
          <w:tcPr>
            <w:tcW w:w="4819" w:type="dxa"/>
            <w:tcBorders>
              <w:top w:val="nil"/>
              <w:left w:val="nil"/>
              <w:bottom w:val="nil"/>
            </w:tcBorders>
          </w:tcPr>
          <w:p w14:paraId="3CC074EC" w14:textId="77777777" w:rsidR="0002414E" w:rsidRPr="006301D8" w:rsidRDefault="0002414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yes, no</w:t>
            </w:r>
          </w:p>
        </w:tc>
      </w:tr>
      <w:tr w:rsidR="0002414E" w:rsidRPr="006301D8" w14:paraId="280524C6" w14:textId="77777777" w:rsidTr="0002414E">
        <w:tc>
          <w:tcPr>
            <w:tcW w:w="5812" w:type="dxa"/>
            <w:tcBorders>
              <w:top w:val="nil"/>
              <w:bottom w:val="single" w:sz="4" w:space="0" w:color="auto"/>
              <w:right w:val="nil"/>
            </w:tcBorders>
          </w:tcPr>
          <w:p w14:paraId="756B0C48" w14:textId="20B17F31" w:rsidR="0002414E" w:rsidRPr="006301D8" w:rsidRDefault="0002414E" w:rsidP="00824842">
            <w:pPr>
              <w:pStyle w:val="ListParagraph"/>
              <w:numPr>
                <w:ilvl w:val="0"/>
                <w:numId w:val="1"/>
              </w:numPr>
              <w:spacing w:line="276" w:lineRule="auto"/>
              <w:ind w:left="271" w:hanging="271"/>
              <w:jc w:val="both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Do you know if there are recommend</w:t>
            </w:r>
            <w:r w:rsidR="0055609A"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ations regarding </w:t>
            </w:r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upper limits of daily salt intake?</w:t>
            </w:r>
          </w:p>
        </w:tc>
        <w:tc>
          <w:tcPr>
            <w:tcW w:w="4819" w:type="dxa"/>
            <w:tcBorders>
              <w:top w:val="nil"/>
              <w:left w:val="nil"/>
              <w:bottom w:val="single" w:sz="4" w:space="0" w:color="auto"/>
            </w:tcBorders>
          </w:tcPr>
          <w:p w14:paraId="26C328E8" w14:textId="77777777" w:rsidR="0002414E" w:rsidRPr="006301D8" w:rsidRDefault="0002414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yes, no, I don’t know</w:t>
            </w:r>
          </w:p>
        </w:tc>
      </w:tr>
      <w:tr w:rsidR="0002414E" w:rsidRPr="006301D8" w14:paraId="5A31EC2E" w14:textId="77777777" w:rsidTr="0002414E">
        <w:tc>
          <w:tcPr>
            <w:tcW w:w="10631" w:type="dxa"/>
            <w:gridSpan w:val="2"/>
            <w:tcBorders>
              <w:top w:val="single" w:sz="4" w:space="0" w:color="auto"/>
            </w:tcBorders>
          </w:tcPr>
          <w:p w14:paraId="68608742" w14:textId="77777777" w:rsidR="0002414E" w:rsidRPr="006301D8" w:rsidRDefault="0002414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g: grams; t: times; </w:t>
            </w:r>
            <w:proofErr w:type="spellStart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mo</w:t>
            </w:r>
            <w:proofErr w:type="spellEnd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: month; </w:t>
            </w:r>
            <w:proofErr w:type="spellStart"/>
            <w:proofErr w:type="gramStart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wk</w:t>
            </w:r>
            <w:proofErr w:type="spellEnd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;:</w:t>
            </w:r>
            <w:proofErr w:type="gramEnd"/>
            <w:r w:rsidRPr="006301D8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week; d: day; tsp: teaspoon</w:t>
            </w:r>
          </w:p>
        </w:tc>
      </w:tr>
    </w:tbl>
    <w:p w14:paraId="42F6A985" w14:textId="77777777" w:rsidR="00476C6E" w:rsidRPr="006301D8" w:rsidRDefault="00476C6E" w:rsidP="00824842">
      <w:pPr>
        <w:spacing w:line="276" w:lineRule="auto"/>
        <w:rPr>
          <w:rFonts w:ascii="Times New Roman" w:hAnsi="Times New Roman" w:cs="Times New Roman"/>
          <w:sz w:val="24"/>
          <w:szCs w:val="24"/>
          <w:lang w:val="en-US"/>
        </w:rPr>
        <w:sectPr w:rsidR="00476C6E" w:rsidRPr="006301D8" w:rsidSect="00824842">
          <w:footerReference w:type="default" r:id="rId8"/>
          <w:pgSz w:w="11906" w:h="16838"/>
          <w:pgMar w:top="1440" w:right="1800" w:bottom="1440" w:left="1800" w:header="708" w:footer="708" w:gutter="0"/>
          <w:lnNumType w:countBy="1" w:restart="continuous"/>
          <w:cols w:space="708"/>
          <w:docGrid w:linePitch="360"/>
        </w:sectPr>
      </w:pPr>
    </w:p>
    <w:p w14:paraId="1B971CE2" w14:textId="77777777" w:rsidR="00137E5F" w:rsidRPr="006301D8" w:rsidRDefault="00137E5F" w:rsidP="00824842">
      <w:pPr>
        <w:spacing w:after="0"/>
        <w:rPr>
          <w:rFonts w:ascii="Times New Roman" w:hAnsi="Times New Roman" w:cs="Times New Roman"/>
          <w:b/>
          <w:lang w:val="en-US"/>
        </w:rPr>
      </w:pPr>
    </w:p>
    <w:p w14:paraId="73166F3E" w14:textId="77777777" w:rsidR="00220F90" w:rsidRPr="006301D8" w:rsidRDefault="00220F90" w:rsidP="00824842">
      <w:pPr>
        <w:rPr>
          <w:rFonts w:ascii="Times New Roman" w:hAnsi="Times New Roman" w:cs="Times New Roman"/>
          <w:b/>
          <w:lang w:val="en-US"/>
        </w:rPr>
      </w:pPr>
    </w:p>
    <w:p w14:paraId="3EB69376" w14:textId="77777777" w:rsidR="00220F90" w:rsidRPr="006301D8" w:rsidRDefault="00220F90" w:rsidP="00824842">
      <w:pPr>
        <w:rPr>
          <w:rFonts w:ascii="Times New Roman" w:hAnsi="Times New Roman" w:cs="Times New Roman"/>
          <w:b/>
          <w:lang w:val="en-US"/>
        </w:rPr>
      </w:pPr>
    </w:p>
    <w:p w14:paraId="7D43EC1B" w14:textId="5343B864" w:rsidR="00220F90" w:rsidRPr="006301D8" w:rsidRDefault="00220F90" w:rsidP="00824842">
      <w:pPr>
        <w:rPr>
          <w:rFonts w:ascii="Times New Roman" w:hAnsi="Times New Roman"/>
          <w:sz w:val="24"/>
          <w:szCs w:val="24"/>
          <w:lang w:val="en-US"/>
        </w:rPr>
      </w:pPr>
      <w:r w:rsidRPr="006301D8">
        <w:rPr>
          <w:rFonts w:ascii="Times New Roman" w:hAnsi="Times New Roman"/>
          <w:b/>
          <w:sz w:val="24"/>
          <w:szCs w:val="24"/>
          <w:lang w:val="en-US"/>
        </w:rPr>
        <w:t xml:space="preserve">Supplementary Table </w:t>
      </w:r>
      <w:r w:rsidR="00EB3E9C" w:rsidRPr="006301D8">
        <w:rPr>
          <w:rFonts w:ascii="Times New Roman" w:hAnsi="Times New Roman"/>
          <w:b/>
          <w:sz w:val="24"/>
          <w:szCs w:val="24"/>
          <w:lang w:val="en-US"/>
        </w:rPr>
        <w:t>2</w:t>
      </w:r>
      <w:r w:rsidRPr="006301D8">
        <w:rPr>
          <w:rFonts w:ascii="Times New Roman" w:hAnsi="Times New Roman"/>
          <w:sz w:val="24"/>
          <w:szCs w:val="24"/>
          <w:lang w:val="en-US"/>
        </w:rPr>
        <w:t>: Exclusion criteria for incomplete 24h urine collections.</w:t>
      </w:r>
    </w:p>
    <w:p w14:paraId="31C5CAA2" w14:textId="77777777" w:rsidR="00220F90" w:rsidRPr="006301D8" w:rsidRDefault="00220F90" w:rsidP="00824842">
      <w:pPr>
        <w:spacing w:after="0" w:line="276" w:lineRule="auto"/>
        <w:jc w:val="both"/>
        <w:rPr>
          <w:rFonts w:ascii="Times New Roman" w:hAnsi="Times New Roman"/>
          <w:sz w:val="24"/>
          <w:szCs w:val="24"/>
          <w:lang w:val="en-US"/>
        </w:rPr>
      </w:pPr>
    </w:p>
    <w:tbl>
      <w:tblPr>
        <w:tblW w:w="10206" w:type="dxa"/>
        <w:tblBorders>
          <w:top w:val="single" w:sz="4" w:space="0" w:color="auto"/>
          <w:bottom w:val="single" w:sz="4" w:space="0" w:color="auto"/>
          <w:insideH w:val="single" w:sz="4" w:space="0" w:color="auto"/>
          <w:insideV w:val="single" w:sz="4" w:space="0" w:color="auto"/>
        </w:tblBorders>
        <w:tblLook w:val="00A0" w:firstRow="1" w:lastRow="0" w:firstColumn="1" w:lastColumn="0" w:noHBand="0" w:noVBand="0"/>
      </w:tblPr>
      <w:tblGrid>
        <w:gridCol w:w="10206"/>
      </w:tblGrid>
      <w:tr w:rsidR="00220F90" w:rsidRPr="006301D8" w14:paraId="21C1468A" w14:textId="77777777" w:rsidTr="00220F90">
        <w:tc>
          <w:tcPr>
            <w:tcW w:w="10206" w:type="dxa"/>
            <w:tcBorders>
              <w:bottom w:val="nil"/>
            </w:tcBorders>
          </w:tcPr>
          <w:p w14:paraId="0BFB8863" w14:textId="77777777" w:rsidR="00220F90" w:rsidRPr="006301D8" w:rsidRDefault="00220F90" w:rsidP="00824842">
            <w:pPr>
              <w:spacing w:after="0" w:line="276" w:lineRule="auto"/>
              <w:jc w:val="both"/>
              <w:rPr>
                <w:rFonts w:ascii="Times New Roman" w:hAnsi="Times New Roman"/>
                <w:b/>
                <w:sz w:val="24"/>
                <w:szCs w:val="24"/>
                <w:lang w:val="en-US"/>
              </w:rPr>
            </w:pPr>
            <w:r w:rsidRPr="006301D8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Incomplete 24h urine collection if:</w:t>
            </w:r>
          </w:p>
          <w:p w14:paraId="4BAC0825" w14:textId="77777777" w:rsidR="00220F90" w:rsidRPr="006301D8" w:rsidRDefault="00220F90" w:rsidP="00824842">
            <w:pPr>
              <w:spacing w:after="0" w:line="276" w:lineRule="auto"/>
              <w:jc w:val="both"/>
              <w:rPr>
                <w:rFonts w:ascii="Times New Roman" w:hAnsi="Times New Roman"/>
                <w:b/>
                <w:sz w:val="24"/>
                <w:szCs w:val="24"/>
                <w:lang w:val="en-US"/>
              </w:rPr>
            </w:pPr>
          </w:p>
        </w:tc>
      </w:tr>
      <w:tr w:rsidR="00220F90" w:rsidRPr="006301D8" w14:paraId="6CD7CBC1" w14:textId="77777777" w:rsidTr="00220F90">
        <w:tc>
          <w:tcPr>
            <w:tcW w:w="10206" w:type="dxa"/>
            <w:tcBorders>
              <w:top w:val="nil"/>
              <w:bottom w:val="nil"/>
            </w:tcBorders>
          </w:tcPr>
          <w:p w14:paraId="0EBBE079" w14:textId="77777777" w:rsidR="00220F90" w:rsidRPr="006301D8" w:rsidRDefault="00220F90" w:rsidP="00824842">
            <w:pPr>
              <w:pStyle w:val="1"/>
              <w:numPr>
                <w:ilvl w:val="0"/>
                <w:numId w:val="2"/>
              </w:numPr>
              <w:spacing w:after="0" w:line="276" w:lineRule="auto"/>
              <w:ind w:left="318" w:hanging="318"/>
              <w:jc w:val="both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6301D8">
              <w:rPr>
                <w:rFonts w:ascii="Times New Roman" w:hAnsi="Times New Roman"/>
                <w:sz w:val="24"/>
                <w:szCs w:val="24"/>
                <w:lang w:val="en-US"/>
              </w:rPr>
              <w:t>Urine volume &lt;500mL</w:t>
            </w:r>
          </w:p>
          <w:p w14:paraId="589F283F" w14:textId="77777777" w:rsidR="00220F90" w:rsidRPr="006301D8" w:rsidRDefault="00220F90" w:rsidP="00824842">
            <w:pPr>
              <w:pStyle w:val="1"/>
              <w:spacing w:after="0" w:line="276" w:lineRule="auto"/>
              <w:ind w:left="318"/>
              <w:jc w:val="both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</w:tr>
      <w:tr w:rsidR="00220F90" w:rsidRPr="006301D8" w14:paraId="479D663F" w14:textId="77777777" w:rsidTr="00220F90">
        <w:tc>
          <w:tcPr>
            <w:tcW w:w="10206" w:type="dxa"/>
            <w:tcBorders>
              <w:top w:val="nil"/>
              <w:bottom w:val="nil"/>
            </w:tcBorders>
          </w:tcPr>
          <w:p w14:paraId="2DB0A745" w14:textId="0ADFCD65" w:rsidR="00220F90" w:rsidRPr="006301D8" w:rsidRDefault="00220F90" w:rsidP="00824842">
            <w:pPr>
              <w:pStyle w:val="1"/>
              <w:numPr>
                <w:ilvl w:val="0"/>
                <w:numId w:val="2"/>
              </w:numPr>
              <w:spacing w:after="0" w:line="276" w:lineRule="auto"/>
              <w:ind w:left="318" w:hanging="318"/>
              <w:jc w:val="both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6301D8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Urine creatinine &lt;6mmol/day plus 24h urine volume &lt;1000mL or urine creatinine &lt;5mmol/day </w:t>
            </w:r>
            <w:r w:rsidRPr="006301D8">
              <w:rPr>
                <w:rFonts w:ascii="Times New Roman" w:hAnsi="Times New Roman"/>
                <w:sz w:val="24"/>
                <w:szCs w:val="24"/>
                <w:lang w:val="en-US"/>
              </w:rPr>
              <w:fldChar w:fldCharType="begin">
                <w:fldData xml:space="preserve">PEVuZE5vdGU+PENpdGU+PEF1dGhvcj5SZWluaXZ1bzwvQXV0aG9yPjxZZWFyPjIwMDY8L1llYXI+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</w:fldData>
              </w:fldChar>
            </w:r>
            <w:r w:rsidRPr="006301D8">
              <w:rPr>
                <w:rFonts w:ascii="Times New Roman" w:hAnsi="Times New Roman"/>
                <w:sz w:val="24"/>
                <w:szCs w:val="24"/>
                <w:lang w:val="en-US"/>
              </w:rPr>
              <w:instrText xml:space="preserve"> ADDIN EN.CITE </w:instrText>
            </w:r>
            <w:r w:rsidRPr="006301D8">
              <w:rPr>
                <w:rFonts w:ascii="Times New Roman" w:hAnsi="Times New Roman"/>
                <w:sz w:val="24"/>
                <w:szCs w:val="24"/>
                <w:lang w:val="en-US"/>
              </w:rPr>
              <w:fldChar w:fldCharType="begin">
                <w:fldData xml:space="preserve">PEVuZE5vdGU+PENpdGU+PEF1dGhvcj5SZWluaXZ1bzwvQXV0aG9yPjxZZWFyPjIwMDY8L1llYXI+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</w:fldData>
              </w:fldChar>
            </w:r>
            <w:r w:rsidRPr="006301D8">
              <w:rPr>
                <w:rFonts w:ascii="Times New Roman" w:hAnsi="Times New Roman"/>
                <w:sz w:val="24"/>
                <w:szCs w:val="24"/>
                <w:lang w:val="en-US"/>
              </w:rPr>
              <w:instrText xml:space="preserve"> ADDIN EN.CITE.DATA </w:instrText>
            </w:r>
            <w:r w:rsidRPr="006301D8">
              <w:rPr>
                <w:rFonts w:ascii="Times New Roman" w:hAnsi="Times New Roman"/>
                <w:sz w:val="24"/>
                <w:szCs w:val="24"/>
                <w:lang w:val="en-US"/>
              </w:rPr>
            </w:r>
            <w:r w:rsidRPr="006301D8">
              <w:rPr>
                <w:rFonts w:ascii="Times New Roman" w:hAnsi="Times New Roman"/>
                <w:sz w:val="24"/>
                <w:szCs w:val="24"/>
                <w:lang w:val="en-US"/>
              </w:rPr>
              <w:fldChar w:fldCharType="end"/>
            </w:r>
            <w:r w:rsidRPr="006301D8">
              <w:rPr>
                <w:rFonts w:ascii="Times New Roman" w:hAnsi="Times New Roman"/>
                <w:sz w:val="24"/>
                <w:szCs w:val="24"/>
                <w:lang w:val="en-US"/>
              </w:rPr>
            </w:r>
            <w:r w:rsidRPr="006301D8">
              <w:rPr>
                <w:rFonts w:ascii="Times New Roman" w:hAnsi="Times New Roman"/>
                <w:sz w:val="24"/>
                <w:szCs w:val="24"/>
                <w:lang w:val="en-US"/>
              </w:rPr>
              <w:fldChar w:fldCharType="separate"/>
            </w:r>
            <w:r w:rsidRPr="006301D8">
              <w:rPr>
                <w:rFonts w:ascii="Times New Roman" w:hAnsi="Times New Roman"/>
                <w:noProof/>
                <w:sz w:val="24"/>
                <w:szCs w:val="24"/>
                <w:lang w:val="en-US"/>
              </w:rPr>
              <w:t>(</w:t>
            </w:r>
            <w:r w:rsidR="0035787B" w:rsidRPr="006301D8">
              <w:rPr>
                <w:rFonts w:ascii="Times New Roman" w:hAnsi="Times New Roman"/>
                <w:noProof/>
                <w:sz w:val="24"/>
                <w:szCs w:val="24"/>
                <w:lang w:val="en-US"/>
              </w:rPr>
              <w:t>1</w:t>
            </w:r>
            <w:r w:rsidRPr="006301D8">
              <w:rPr>
                <w:rFonts w:ascii="Times New Roman" w:hAnsi="Times New Roman"/>
                <w:noProof/>
                <w:sz w:val="24"/>
                <w:szCs w:val="24"/>
                <w:lang w:val="en-US"/>
              </w:rPr>
              <w:t>)</w:t>
            </w:r>
            <w:r w:rsidRPr="006301D8">
              <w:rPr>
                <w:rFonts w:ascii="Times New Roman" w:hAnsi="Times New Roman"/>
                <w:sz w:val="24"/>
                <w:szCs w:val="24"/>
                <w:lang w:val="en-US"/>
              </w:rPr>
              <w:fldChar w:fldCharType="end"/>
            </w:r>
          </w:p>
          <w:p w14:paraId="6D0DDB27" w14:textId="77777777" w:rsidR="00220F90" w:rsidRPr="006301D8" w:rsidRDefault="00220F90" w:rsidP="00824842">
            <w:pPr>
              <w:pStyle w:val="1"/>
              <w:spacing w:after="0" w:line="276" w:lineRule="auto"/>
              <w:ind w:left="318"/>
              <w:jc w:val="both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</w:tr>
      <w:tr w:rsidR="00220F90" w:rsidRPr="006301D8" w14:paraId="2AD6C591" w14:textId="77777777" w:rsidTr="00220F90">
        <w:tc>
          <w:tcPr>
            <w:tcW w:w="10206" w:type="dxa"/>
            <w:tcBorders>
              <w:top w:val="nil"/>
              <w:bottom w:val="nil"/>
            </w:tcBorders>
          </w:tcPr>
          <w:p w14:paraId="7C685B1F" w14:textId="4C35FF9B" w:rsidR="00220F90" w:rsidRPr="006301D8" w:rsidRDefault="00634111" w:rsidP="00824842">
            <w:pPr>
              <w:pStyle w:val="1"/>
              <w:numPr>
                <w:ilvl w:val="0"/>
                <w:numId w:val="2"/>
              </w:numPr>
              <w:spacing w:after="0" w:line="276" w:lineRule="auto"/>
              <w:ind w:left="318" w:hanging="318"/>
              <w:jc w:val="both"/>
              <w:rPr>
                <w:rFonts w:ascii="Times New Roman" w:hAnsi="Times New Roman"/>
                <w:sz w:val="24"/>
                <w:szCs w:val="24"/>
                <w:lang w:val="en-US"/>
              </w:rPr>
            </w:pPr>
            <m:oMath>
              <m:f>
                <m:fPr>
                  <m:ctrlPr>
                    <w:rPr>
                      <w:rFonts w:ascii="Cambria Math" w:eastAsia="Calibri" w:hAnsi="Cambria Math"/>
                      <w:i/>
                      <w:sz w:val="24"/>
                      <w:szCs w:val="24"/>
                      <w:lang w:val="en-US"/>
                    </w:rPr>
                  </m:ctrlPr>
                </m:fPr>
                <m:num>
                  <m:r>
                    <w:rPr>
                      <w:rFonts w:ascii="Cambria Math" w:hAnsi="Cambria Math"/>
                      <w:sz w:val="24"/>
                      <w:szCs w:val="24"/>
                      <w:lang w:val="en-US"/>
                    </w:rPr>
                    <m:t>urine creatinine (</m:t>
                  </m:r>
                  <m:f>
                    <m:f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val="en-US"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  <w:sz w:val="24"/>
                          <w:szCs w:val="24"/>
                          <w:lang w:val="en-US"/>
                        </w:rPr>
                        <m:t>mg</m:t>
                      </m:r>
                    </m:num>
                    <m:den>
                      <m:r>
                        <w:rPr>
                          <w:rFonts w:ascii="Cambria Math" w:hAnsi="Cambria Math"/>
                          <w:sz w:val="24"/>
                          <w:szCs w:val="24"/>
                          <w:lang w:val="en-US"/>
                        </w:rPr>
                        <m:t>day</m:t>
                      </m:r>
                    </m:den>
                  </m:f>
                  <m:r>
                    <w:rPr>
                      <w:rFonts w:ascii="Cambria Math" w:hAnsi="Cambria Math"/>
                      <w:sz w:val="24"/>
                      <w:szCs w:val="24"/>
                      <w:lang w:val="en-US"/>
                    </w:rPr>
                    <m:t>)</m:t>
                  </m:r>
                  <m:ctrlPr>
                    <w:rPr>
                      <w:rFonts w:ascii="Cambria Math" w:hAnsi="Cambria Math"/>
                      <w:i/>
                      <w:sz w:val="24"/>
                      <w:szCs w:val="24"/>
                      <w:lang w:val="en-US"/>
                    </w:rPr>
                  </m:ctrlPr>
                </m:num>
                <m:den>
                  <m:r>
                    <w:rPr>
                      <w:rFonts w:ascii="Cambria Math" w:hAnsi="Cambria Math"/>
                      <w:sz w:val="24"/>
                      <w:szCs w:val="24"/>
                      <w:lang w:val="en-US"/>
                    </w:rPr>
                    <m:t>body weight (kg)</m:t>
                  </m:r>
                  <m:ctrlPr>
                    <w:rPr>
                      <w:rFonts w:ascii="Cambria Math" w:hAnsi="Cambria Math"/>
                      <w:i/>
                      <w:sz w:val="24"/>
                      <w:szCs w:val="24"/>
                      <w:lang w:val="en-US"/>
                    </w:rPr>
                  </m:ctrlPr>
                </m:den>
              </m:f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&lt;10.8 or&gt;25.2</m:t>
              </m:r>
            </m:oMath>
            <w:r w:rsidR="00220F90" w:rsidRPr="006301D8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</w:t>
            </w:r>
            <w:r w:rsidR="00220F90" w:rsidRPr="006301D8">
              <w:rPr>
                <w:rFonts w:ascii="Times New Roman" w:hAnsi="Times New Roman"/>
                <w:sz w:val="24"/>
                <w:szCs w:val="24"/>
                <w:lang w:val="en-US"/>
              </w:rPr>
              <w:fldChar w:fldCharType="begin"/>
            </w:r>
            <w:r w:rsidR="00220F90" w:rsidRPr="006301D8">
              <w:rPr>
                <w:rFonts w:ascii="Times New Roman" w:hAnsi="Times New Roman"/>
                <w:sz w:val="24"/>
                <w:szCs w:val="24"/>
                <w:lang w:val="en-US"/>
              </w:rPr>
              <w:instrText xml:space="preserve"> ADDIN EN.CITE &lt;EndNote&gt;&lt;Cite&gt;&lt;Year&gt;1984&lt;/Year&gt;&lt;RecNum&gt;749&lt;/RecNum&gt;&lt;DisplayText&gt;(3)&lt;/DisplayText&gt;&lt;record&gt;&lt;rec-number&gt;749&lt;/rec-number&gt;&lt;foreign-keys&gt;&lt;key app="EN" db-id="zfr5r0e0osdxf3ezz03vxfaj0z2asw0t0az9" timestamp="1553769350"&gt;749&lt;/key&gt;&lt;/foreign-keys&gt;&lt;ref-type name="Report"&gt;27&lt;/ref-type&gt;&lt;contributors&gt;&lt;/contributors&gt;&lt;titles&gt;&lt;title&gt;WHO Regional Office for Europe. Estimation of sodium intake and output: review of methods and recommendations for epidemiological studies. Report on a WHO meeting by the WHO collaborating center for research and training in cardiovascular diseases. Geneva: World Health Organization.&lt;/title&gt;&lt;/titles&gt;&lt;dates&gt;&lt;year&gt;1984&lt;/year&gt;&lt;/dates&gt;&lt;urls&gt;&lt;/urls&gt;&lt;/record&gt;&lt;/Cite&gt;&lt;/EndNote&gt;</w:instrText>
            </w:r>
            <w:r w:rsidR="00220F90" w:rsidRPr="006301D8">
              <w:rPr>
                <w:rFonts w:ascii="Times New Roman" w:hAnsi="Times New Roman"/>
                <w:sz w:val="24"/>
                <w:szCs w:val="24"/>
                <w:lang w:val="en-US"/>
              </w:rPr>
              <w:fldChar w:fldCharType="separate"/>
            </w:r>
            <w:r w:rsidR="00220F90" w:rsidRPr="006301D8">
              <w:rPr>
                <w:rFonts w:ascii="Times New Roman" w:hAnsi="Times New Roman"/>
                <w:noProof/>
                <w:sz w:val="24"/>
                <w:szCs w:val="24"/>
                <w:lang w:val="en-US"/>
              </w:rPr>
              <w:t>(</w:t>
            </w:r>
            <w:r w:rsidR="0035787B" w:rsidRPr="006301D8">
              <w:rPr>
                <w:rFonts w:ascii="Times New Roman" w:hAnsi="Times New Roman"/>
                <w:noProof/>
                <w:sz w:val="24"/>
                <w:szCs w:val="24"/>
                <w:lang w:val="en-US"/>
              </w:rPr>
              <w:t>2</w:t>
            </w:r>
            <w:r w:rsidR="00220F90" w:rsidRPr="006301D8">
              <w:rPr>
                <w:rFonts w:ascii="Times New Roman" w:hAnsi="Times New Roman"/>
                <w:noProof/>
                <w:sz w:val="24"/>
                <w:szCs w:val="24"/>
                <w:lang w:val="en-US"/>
              </w:rPr>
              <w:t>)</w:t>
            </w:r>
            <w:r w:rsidR="00220F90" w:rsidRPr="006301D8">
              <w:rPr>
                <w:rFonts w:ascii="Times New Roman" w:hAnsi="Times New Roman"/>
                <w:sz w:val="24"/>
                <w:szCs w:val="24"/>
                <w:lang w:val="en-US"/>
              </w:rPr>
              <w:fldChar w:fldCharType="end"/>
            </w:r>
          </w:p>
          <w:p w14:paraId="4A7CA51A" w14:textId="77777777" w:rsidR="00220F90" w:rsidRPr="006301D8" w:rsidRDefault="00220F90" w:rsidP="00824842">
            <w:pPr>
              <w:pStyle w:val="1"/>
              <w:spacing w:after="0" w:line="276" w:lineRule="auto"/>
              <w:ind w:left="318"/>
              <w:jc w:val="both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</w:tr>
      <w:tr w:rsidR="00220F90" w:rsidRPr="006301D8" w14:paraId="46EBAE9D" w14:textId="77777777" w:rsidTr="00220F90">
        <w:tc>
          <w:tcPr>
            <w:tcW w:w="10206" w:type="dxa"/>
            <w:tcBorders>
              <w:top w:val="nil"/>
              <w:bottom w:val="nil"/>
            </w:tcBorders>
          </w:tcPr>
          <w:p w14:paraId="0C660D77" w14:textId="4535D0D7" w:rsidR="00220F90" w:rsidRPr="006301D8" w:rsidRDefault="00220F90" w:rsidP="00824842">
            <w:pPr>
              <w:pStyle w:val="1"/>
              <w:numPr>
                <w:ilvl w:val="0"/>
                <w:numId w:val="2"/>
              </w:numPr>
              <w:spacing w:after="0" w:line="276" w:lineRule="auto"/>
              <w:ind w:left="318" w:hanging="318"/>
              <w:jc w:val="both"/>
              <w:rPr>
                <w:rFonts w:ascii="Times New Roman" w:hAnsi="Times New Roman"/>
                <w:sz w:val="24"/>
                <w:szCs w:val="24"/>
                <w:lang w:val="en-US"/>
              </w:rPr>
            </w:pPr>
            <m:oMath>
              <m:r>
                <w:rPr>
                  <w:rFonts w:ascii="Cambria Math" w:eastAsia="Calibri" w:hAnsi="Cambria Math"/>
                  <w:sz w:val="24"/>
                  <w:szCs w:val="24"/>
                  <w:lang w:val="en-US"/>
                </w:rPr>
                <m:t>Males</m:t>
              </m:r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 xml:space="preserve">: </m:t>
              </m:r>
              <m:f>
                <m:fPr>
                  <m:ctrlPr>
                    <w:rPr>
                      <w:rFonts w:ascii="Cambria Math" w:hAnsi="Cambria Math"/>
                      <w:i/>
                      <w:sz w:val="24"/>
                      <w:szCs w:val="24"/>
                      <w:lang w:val="en-US"/>
                    </w:rPr>
                  </m:ctrlPr>
                </m:fPr>
                <m:num>
                  <m:r>
                    <w:rPr>
                      <w:rFonts w:ascii="Cambria Math" w:hAnsi="Cambria Math"/>
                      <w:sz w:val="24"/>
                      <w:szCs w:val="24"/>
                      <w:lang w:val="en-US"/>
                    </w:rPr>
                    <m:t>urine creatinine (</m:t>
                  </m:r>
                  <m:f>
                    <m:f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val="en-US"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  <w:sz w:val="24"/>
                          <w:szCs w:val="24"/>
                          <w:lang w:val="en-US"/>
                        </w:rPr>
                        <m:t>mg</m:t>
                      </m:r>
                    </m:num>
                    <m:den>
                      <m:r>
                        <w:rPr>
                          <w:rFonts w:ascii="Cambria Math" w:hAnsi="Cambria Math"/>
                          <w:sz w:val="24"/>
                          <w:szCs w:val="24"/>
                          <w:lang w:val="en-US"/>
                        </w:rPr>
                        <m:t>day</m:t>
                      </m:r>
                    </m:den>
                  </m:f>
                  <m:r>
                    <w:rPr>
                      <w:rFonts w:ascii="Cambria Math" w:hAnsi="Cambria Math"/>
                      <w:sz w:val="24"/>
                      <w:szCs w:val="24"/>
                      <w:lang w:val="en-US"/>
                    </w:rPr>
                    <m:t>)</m:t>
                  </m:r>
                </m:num>
                <m:den>
                  <m:r>
                    <w:rPr>
                      <w:rFonts w:ascii="Cambria Math" w:hAnsi="Cambria Math"/>
                      <w:sz w:val="24"/>
                      <w:szCs w:val="24"/>
                      <w:lang w:val="en-US"/>
                    </w:rPr>
                    <m:t>body weight (kg)</m:t>
                  </m:r>
                </m:den>
              </m:f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&lt;14 or&gt;26</m:t>
              </m:r>
            </m:oMath>
            <w:r w:rsidRPr="006301D8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, </w:t>
            </w:r>
            <m:oMath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 xml:space="preserve">Females: </m:t>
              </m:r>
              <m:f>
                <m:fPr>
                  <m:ctrlPr>
                    <w:rPr>
                      <w:rFonts w:ascii="Cambria Math" w:hAnsi="Cambria Math"/>
                      <w:i/>
                      <w:sz w:val="24"/>
                      <w:szCs w:val="24"/>
                      <w:lang w:val="en-US"/>
                    </w:rPr>
                  </m:ctrlPr>
                </m:fPr>
                <m:num>
                  <m:r>
                    <w:rPr>
                      <w:rFonts w:ascii="Cambria Math" w:hAnsi="Cambria Math"/>
                      <w:sz w:val="24"/>
                      <w:szCs w:val="24"/>
                      <w:lang w:val="en-US"/>
                    </w:rPr>
                    <m:t>urine creatinine (</m:t>
                  </m:r>
                  <m:f>
                    <m:f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val="en-US"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  <w:sz w:val="24"/>
                          <w:szCs w:val="24"/>
                          <w:lang w:val="en-US"/>
                        </w:rPr>
                        <m:t>mg</m:t>
                      </m:r>
                    </m:num>
                    <m:den>
                      <m:r>
                        <w:rPr>
                          <w:rFonts w:ascii="Cambria Math" w:hAnsi="Cambria Math"/>
                          <w:sz w:val="24"/>
                          <w:szCs w:val="24"/>
                          <w:lang w:val="en-US"/>
                        </w:rPr>
                        <m:t>day</m:t>
                      </m:r>
                    </m:den>
                  </m:f>
                  <m:r>
                    <w:rPr>
                      <w:rFonts w:ascii="Cambria Math" w:hAnsi="Cambria Math"/>
                      <w:sz w:val="24"/>
                      <w:szCs w:val="24"/>
                      <w:lang w:val="en-US"/>
                    </w:rPr>
                    <m:t>)</m:t>
                  </m:r>
                </m:num>
                <m:den>
                  <m:r>
                    <w:rPr>
                      <w:rFonts w:ascii="Cambria Math" w:hAnsi="Cambria Math"/>
                      <w:sz w:val="24"/>
                      <w:szCs w:val="24"/>
                      <w:lang w:val="en-US"/>
                    </w:rPr>
                    <m:t>body weight (kg)</m:t>
                  </m:r>
                </m:den>
              </m:f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 xml:space="preserve">&lt;11 or&gt;20    </m:t>
              </m:r>
            </m:oMath>
            <w:r w:rsidRPr="006301D8">
              <w:rPr>
                <w:rFonts w:ascii="Times New Roman" w:hAnsi="Times New Roman"/>
                <w:sz w:val="24"/>
                <w:szCs w:val="24"/>
                <w:lang w:val="en-US"/>
              </w:rPr>
              <w:fldChar w:fldCharType="begin">
                <w:fldData xml:space="preserve">PEVuZE5vdGU+PENpdGU+PEF1dGhvcj5NYWxla3NoYWg8L0F1dGhvcj48WWVhcj4yMDA2PC9ZZWFy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</w:fldData>
              </w:fldChar>
            </w:r>
            <w:r w:rsidRPr="006301D8">
              <w:rPr>
                <w:rFonts w:ascii="Times New Roman" w:hAnsi="Times New Roman"/>
                <w:sz w:val="24"/>
                <w:szCs w:val="24"/>
                <w:lang w:val="en-US"/>
              </w:rPr>
              <w:instrText xml:space="preserve"> ADDIN EN.CITE </w:instrText>
            </w:r>
            <w:r w:rsidRPr="006301D8">
              <w:rPr>
                <w:rFonts w:ascii="Times New Roman" w:hAnsi="Times New Roman"/>
                <w:sz w:val="24"/>
                <w:szCs w:val="24"/>
                <w:lang w:val="en-US"/>
              </w:rPr>
              <w:fldChar w:fldCharType="begin">
                <w:fldData xml:space="preserve">PEVuZE5vdGU+PENpdGU+PEF1dGhvcj5NYWxla3NoYWg8L0F1dGhvcj48WWVhcj4yMDA2PC9ZZWFy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</w:fldData>
              </w:fldChar>
            </w:r>
            <w:r w:rsidRPr="006301D8">
              <w:rPr>
                <w:rFonts w:ascii="Times New Roman" w:hAnsi="Times New Roman"/>
                <w:sz w:val="24"/>
                <w:szCs w:val="24"/>
                <w:lang w:val="en-US"/>
              </w:rPr>
              <w:instrText xml:space="preserve"> ADDIN EN.CITE.DATA </w:instrText>
            </w:r>
            <w:r w:rsidRPr="006301D8">
              <w:rPr>
                <w:rFonts w:ascii="Times New Roman" w:hAnsi="Times New Roman"/>
                <w:sz w:val="24"/>
                <w:szCs w:val="24"/>
                <w:lang w:val="en-US"/>
              </w:rPr>
            </w:r>
            <w:r w:rsidRPr="006301D8">
              <w:rPr>
                <w:rFonts w:ascii="Times New Roman" w:hAnsi="Times New Roman"/>
                <w:sz w:val="24"/>
                <w:szCs w:val="24"/>
                <w:lang w:val="en-US"/>
              </w:rPr>
              <w:fldChar w:fldCharType="end"/>
            </w:r>
            <w:r w:rsidRPr="006301D8">
              <w:rPr>
                <w:rFonts w:ascii="Times New Roman" w:hAnsi="Times New Roman"/>
                <w:sz w:val="24"/>
                <w:szCs w:val="24"/>
                <w:lang w:val="en-US"/>
              </w:rPr>
            </w:r>
            <w:r w:rsidRPr="006301D8">
              <w:rPr>
                <w:rFonts w:ascii="Times New Roman" w:hAnsi="Times New Roman"/>
                <w:sz w:val="24"/>
                <w:szCs w:val="24"/>
                <w:lang w:val="en-US"/>
              </w:rPr>
              <w:fldChar w:fldCharType="separate"/>
            </w:r>
            <w:r w:rsidRPr="006301D8">
              <w:rPr>
                <w:rFonts w:ascii="Times New Roman" w:hAnsi="Times New Roman"/>
                <w:noProof/>
                <w:sz w:val="24"/>
                <w:szCs w:val="24"/>
                <w:lang w:val="en-US"/>
              </w:rPr>
              <w:t>(</w:t>
            </w:r>
            <w:r w:rsidR="0035787B" w:rsidRPr="006301D8">
              <w:rPr>
                <w:rFonts w:ascii="Times New Roman" w:hAnsi="Times New Roman"/>
                <w:noProof/>
                <w:sz w:val="24"/>
                <w:szCs w:val="24"/>
                <w:lang w:val="en-US"/>
              </w:rPr>
              <w:t>3</w:t>
            </w:r>
            <w:r w:rsidRPr="006301D8">
              <w:rPr>
                <w:rFonts w:ascii="Times New Roman" w:hAnsi="Times New Roman"/>
                <w:noProof/>
                <w:sz w:val="24"/>
                <w:szCs w:val="24"/>
                <w:lang w:val="en-US"/>
              </w:rPr>
              <w:t>)</w:t>
            </w:r>
            <w:r w:rsidRPr="006301D8">
              <w:rPr>
                <w:rFonts w:ascii="Times New Roman" w:hAnsi="Times New Roman"/>
                <w:sz w:val="24"/>
                <w:szCs w:val="24"/>
                <w:lang w:val="en-US"/>
              </w:rPr>
              <w:fldChar w:fldCharType="end"/>
            </w:r>
          </w:p>
          <w:p w14:paraId="421F5424" w14:textId="77777777" w:rsidR="00220F90" w:rsidRPr="006301D8" w:rsidRDefault="00220F90" w:rsidP="00824842">
            <w:pPr>
              <w:pStyle w:val="1"/>
              <w:spacing w:after="0" w:line="276" w:lineRule="auto"/>
              <w:ind w:left="318"/>
              <w:jc w:val="both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</w:tr>
      <w:tr w:rsidR="00220F90" w:rsidRPr="006301D8" w14:paraId="5BA2FE04" w14:textId="77777777" w:rsidTr="00220F90">
        <w:tc>
          <w:tcPr>
            <w:tcW w:w="10206" w:type="dxa"/>
            <w:tcBorders>
              <w:top w:val="nil"/>
            </w:tcBorders>
          </w:tcPr>
          <w:p w14:paraId="5A968617" w14:textId="771F4E8B" w:rsidR="00220F90" w:rsidRPr="006301D8" w:rsidRDefault="00220F90" w:rsidP="00824842">
            <w:pPr>
              <w:pStyle w:val="1"/>
              <w:numPr>
                <w:ilvl w:val="0"/>
                <w:numId w:val="2"/>
              </w:numPr>
              <w:spacing w:after="0" w:line="276" w:lineRule="auto"/>
              <w:ind w:left="318" w:hanging="318"/>
              <w:jc w:val="both"/>
              <w:rPr>
                <w:rFonts w:ascii="Times New Roman" w:hAnsi="Times New Roman"/>
                <w:sz w:val="24"/>
                <w:szCs w:val="24"/>
                <w:lang w:val="en-US"/>
              </w:rPr>
            </w:pPr>
            <m:oMath>
              <m:r>
                <w:rPr>
                  <w:rFonts w:ascii="Cambria Math" w:eastAsia="Calibri" w:hAnsi="Cambria Math"/>
                  <w:sz w:val="24"/>
                  <w:szCs w:val="24"/>
                  <w:lang w:val="en-US"/>
                </w:rPr>
                <m:t>Males</m:t>
              </m:r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 xml:space="preserve">: </m:t>
              </m:r>
              <m:f>
                <m:fPr>
                  <m:ctrlPr>
                    <w:rPr>
                      <w:rFonts w:ascii="Cambria Math" w:hAnsi="Cambria Math"/>
                      <w:i/>
                      <w:sz w:val="24"/>
                      <w:szCs w:val="24"/>
                      <w:lang w:val="en-US"/>
                    </w:rPr>
                  </m:ctrlPr>
                </m:fPr>
                <m:num>
                  <m:r>
                    <w:rPr>
                      <w:rFonts w:ascii="Cambria Math" w:hAnsi="Cambria Math"/>
                      <w:sz w:val="24"/>
                      <w:szCs w:val="24"/>
                      <w:lang w:val="en-US"/>
                    </w:rPr>
                    <m:t>urine creatinine (</m:t>
                  </m:r>
                  <m:f>
                    <m:f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val="en-US"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  <w:sz w:val="24"/>
                          <w:szCs w:val="24"/>
                          <w:lang w:val="en-US"/>
                        </w:rPr>
                        <m:t>mg</m:t>
                      </m:r>
                    </m:num>
                    <m:den>
                      <m:r>
                        <w:rPr>
                          <w:rFonts w:ascii="Cambria Math" w:hAnsi="Cambria Math"/>
                          <w:sz w:val="24"/>
                          <w:szCs w:val="24"/>
                          <w:lang w:val="en-US"/>
                        </w:rPr>
                        <m:t>day</m:t>
                      </m:r>
                    </m:den>
                  </m:f>
                  <m:r>
                    <w:rPr>
                      <w:rFonts w:ascii="Cambria Math" w:hAnsi="Cambria Math"/>
                      <w:sz w:val="24"/>
                      <w:szCs w:val="24"/>
                      <w:lang w:val="en-US"/>
                    </w:rPr>
                    <m:t>)</m:t>
                  </m:r>
                </m:num>
                <m:den>
                  <m:r>
                    <w:rPr>
                      <w:rFonts w:ascii="Cambria Math" w:hAnsi="Cambria Math"/>
                      <w:sz w:val="24"/>
                      <w:szCs w:val="24"/>
                      <w:lang w:val="en-US"/>
                    </w:rPr>
                    <m:t>24 x body weight (kg)</m:t>
                  </m:r>
                </m:den>
              </m:f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&lt;0.6</m:t>
              </m:r>
            </m:oMath>
            <w:r w:rsidRPr="006301D8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, </w:t>
            </w:r>
            <m:oMath>
              <m:r>
                <w:rPr>
                  <w:rFonts w:ascii="Cambria Math" w:eastAsia="Calibri" w:hAnsi="Cambria Math"/>
                  <w:sz w:val="24"/>
                  <w:szCs w:val="24"/>
                  <w:lang w:val="en-US"/>
                </w:rPr>
                <m:t>Females</m:t>
              </m:r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 xml:space="preserve">: </m:t>
              </m:r>
              <m:f>
                <m:fPr>
                  <m:ctrlPr>
                    <w:rPr>
                      <w:rFonts w:ascii="Cambria Math" w:hAnsi="Cambria Math"/>
                      <w:i/>
                      <w:sz w:val="24"/>
                      <w:szCs w:val="24"/>
                      <w:lang w:val="en-US"/>
                    </w:rPr>
                  </m:ctrlPr>
                </m:fPr>
                <m:num>
                  <m:r>
                    <w:rPr>
                      <w:rFonts w:ascii="Cambria Math" w:hAnsi="Cambria Math"/>
                      <w:sz w:val="24"/>
                      <w:szCs w:val="24"/>
                      <w:lang w:val="en-US"/>
                    </w:rPr>
                    <m:t>urine creatinine (</m:t>
                  </m:r>
                  <m:f>
                    <m:f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val="en-US"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  <w:sz w:val="24"/>
                          <w:szCs w:val="24"/>
                          <w:lang w:val="en-US"/>
                        </w:rPr>
                        <m:t>mg</m:t>
                      </m:r>
                    </m:num>
                    <m:den>
                      <m:r>
                        <w:rPr>
                          <w:rFonts w:ascii="Cambria Math" w:hAnsi="Cambria Math"/>
                          <w:sz w:val="24"/>
                          <w:szCs w:val="24"/>
                          <w:lang w:val="en-US"/>
                        </w:rPr>
                        <m:t>day</m:t>
                      </m:r>
                    </m:den>
                  </m:f>
                  <m:r>
                    <w:rPr>
                      <w:rFonts w:ascii="Cambria Math" w:hAnsi="Cambria Math"/>
                      <w:sz w:val="24"/>
                      <w:szCs w:val="24"/>
                      <w:lang w:val="en-US"/>
                    </w:rPr>
                    <m:t>)</m:t>
                  </m:r>
                </m:num>
                <m:den>
                  <m:r>
                    <w:rPr>
                      <w:rFonts w:ascii="Cambria Math" w:hAnsi="Cambria Math"/>
                      <w:sz w:val="24"/>
                      <w:szCs w:val="24"/>
                      <w:lang w:val="en-US"/>
                    </w:rPr>
                    <m:t>21 x body weight (kg)</m:t>
                  </m:r>
                </m:den>
              </m:f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 xml:space="preserve">&lt;0.6  </m:t>
              </m:r>
            </m:oMath>
            <w:r w:rsidRPr="006301D8">
              <w:rPr>
                <w:rFonts w:ascii="Times New Roman" w:hAnsi="Times New Roman"/>
                <w:sz w:val="24"/>
                <w:szCs w:val="24"/>
                <w:lang w:val="en-US"/>
              </w:rPr>
              <w:fldChar w:fldCharType="begin"/>
            </w:r>
            <w:r w:rsidRPr="006301D8">
              <w:rPr>
                <w:rFonts w:ascii="Times New Roman" w:hAnsi="Times New Roman"/>
                <w:sz w:val="24"/>
                <w:szCs w:val="24"/>
                <w:lang w:val="en-US"/>
              </w:rPr>
              <w:instrText xml:space="preserve"> ADDIN EN.CITE &lt;EndNote&gt;&lt;Cite&gt;&lt;Author&gt;Joossens JV&lt;/Author&gt;&lt;Year&gt;1984&lt;/Year&gt;&lt;RecNum&gt;751&lt;/RecNum&gt;&lt;DisplayText&gt;(5)&lt;/DisplayText&gt;&lt;record&gt;&lt;rec-number&gt;751&lt;/rec-number&gt;&lt;foreign-keys&gt;&lt;key app="EN" db-id="zfr5r0e0osdxf3ezz03vxfaj0z2asw0t0az9" timestamp="1553769648"&gt;751&lt;/key&gt;&lt;/foreign-keys&gt;&lt;ref-type name="Journal Article"&gt;17&lt;/ref-type&gt;&lt;contributors&gt;&lt;authors&gt;&lt;author&gt;Joossens JV,&lt;/author&gt;&lt;author&gt;Geboers J &lt;/author&gt;&lt;/authors&gt;&lt;/contributors&gt;&lt;titles&gt;&lt;title&gt;Monitoring salt intake of the population: methodological considerations; In Surveillance of the Dietary Habits of the Population with Regard to Cardiovascular Diseases, EURONUT Report 2, pp. 61–73 [GG De Backer, HT Pedoe and P Ducimetiere, editors]. Wageningen: Department of Human Nutrition, Agricultural University.&lt;/title&gt;&lt;/titles&gt;&lt;dates&gt;&lt;year&gt;1984&lt;/year&gt;&lt;/dates&gt;&lt;urls&gt;&lt;/urls&gt;&lt;/record&gt;&lt;/Cite&gt;&lt;/EndNote&gt;</w:instrText>
            </w:r>
            <w:r w:rsidRPr="006301D8">
              <w:rPr>
                <w:rFonts w:ascii="Times New Roman" w:hAnsi="Times New Roman"/>
                <w:sz w:val="24"/>
                <w:szCs w:val="24"/>
                <w:lang w:val="en-US"/>
              </w:rPr>
              <w:fldChar w:fldCharType="separate"/>
            </w:r>
            <w:r w:rsidRPr="006301D8">
              <w:rPr>
                <w:rFonts w:ascii="Times New Roman" w:hAnsi="Times New Roman"/>
                <w:noProof/>
                <w:sz w:val="24"/>
                <w:szCs w:val="24"/>
                <w:lang w:val="en-US"/>
              </w:rPr>
              <w:t>(</w:t>
            </w:r>
            <w:r w:rsidR="0035787B" w:rsidRPr="006301D8">
              <w:rPr>
                <w:rFonts w:ascii="Times New Roman" w:hAnsi="Times New Roman"/>
                <w:noProof/>
                <w:sz w:val="24"/>
                <w:szCs w:val="24"/>
                <w:lang w:val="en-US"/>
              </w:rPr>
              <w:t>4</w:t>
            </w:r>
            <w:r w:rsidRPr="006301D8">
              <w:rPr>
                <w:rFonts w:ascii="Times New Roman" w:hAnsi="Times New Roman"/>
                <w:noProof/>
                <w:sz w:val="24"/>
                <w:szCs w:val="24"/>
                <w:lang w:val="en-US"/>
              </w:rPr>
              <w:t>)</w:t>
            </w:r>
            <w:r w:rsidRPr="006301D8">
              <w:rPr>
                <w:rFonts w:ascii="Times New Roman" w:hAnsi="Times New Roman"/>
                <w:sz w:val="24"/>
                <w:szCs w:val="24"/>
                <w:lang w:val="en-US"/>
              </w:rPr>
              <w:fldChar w:fldCharType="end"/>
            </w:r>
          </w:p>
        </w:tc>
      </w:tr>
    </w:tbl>
    <w:p w14:paraId="16F7BB3E" w14:textId="77777777" w:rsidR="00220F90" w:rsidRPr="006301D8" w:rsidRDefault="00220F90" w:rsidP="00824842">
      <w:pPr>
        <w:spacing w:after="0" w:line="276" w:lineRule="auto"/>
        <w:jc w:val="both"/>
        <w:rPr>
          <w:rFonts w:ascii="Times New Roman" w:hAnsi="Times New Roman"/>
          <w:sz w:val="24"/>
          <w:szCs w:val="24"/>
          <w:lang w:val="en-US"/>
        </w:rPr>
      </w:pPr>
    </w:p>
    <w:p w14:paraId="38D7008E" w14:textId="77777777" w:rsidR="00220F90" w:rsidRPr="006301D8" w:rsidRDefault="00220F90" w:rsidP="00824842">
      <w:pPr>
        <w:spacing w:after="0" w:line="276" w:lineRule="auto"/>
        <w:jc w:val="both"/>
        <w:rPr>
          <w:rFonts w:ascii="Times New Roman" w:hAnsi="Times New Roman"/>
          <w:sz w:val="24"/>
          <w:szCs w:val="24"/>
          <w:lang w:val="en-US"/>
        </w:rPr>
      </w:pPr>
    </w:p>
    <w:p w14:paraId="35CD801D" w14:textId="77777777" w:rsidR="00220F90" w:rsidRPr="006301D8" w:rsidRDefault="00220F90" w:rsidP="00824842">
      <w:pPr>
        <w:rPr>
          <w:rFonts w:ascii="Times New Roman" w:hAnsi="Times New Roman" w:cs="Times New Roman"/>
          <w:b/>
          <w:lang w:val="en-US"/>
        </w:rPr>
      </w:pPr>
      <w:r w:rsidRPr="006301D8">
        <w:rPr>
          <w:rFonts w:ascii="Times New Roman" w:hAnsi="Times New Roman" w:cs="Times New Roman"/>
          <w:b/>
          <w:lang w:val="en-US"/>
        </w:rPr>
        <w:br w:type="page"/>
      </w:r>
    </w:p>
    <w:p w14:paraId="2382F751" w14:textId="7D5CD118" w:rsidR="00476C6E" w:rsidRPr="006301D8" w:rsidRDefault="00220F90" w:rsidP="00824842">
      <w:pPr>
        <w:spacing w:after="0"/>
        <w:rPr>
          <w:rFonts w:ascii="Times New Roman" w:hAnsi="Times New Roman" w:cs="Times New Roman"/>
          <w:sz w:val="24"/>
          <w:szCs w:val="24"/>
          <w:lang w:val="en-US"/>
        </w:rPr>
      </w:pPr>
      <w:r w:rsidRPr="006301D8">
        <w:rPr>
          <w:rFonts w:ascii="Times New Roman" w:hAnsi="Times New Roman" w:cs="Times New Roman"/>
          <w:b/>
          <w:lang w:val="en-US"/>
        </w:rPr>
        <w:lastRenderedPageBreak/>
        <w:t xml:space="preserve">Supplementary Table </w:t>
      </w:r>
      <w:r w:rsidR="00EB3E9C" w:rsidRPr="006301D8">
        <w:rPr>
          <w:rFonts w:ascii="Times New Roman" w:hAnsi="Times New Roman" w:cs="Times New Roman"/>
          <w:b/>
          <w:lang w:val="en-US"/>
        </w:rPr>
        <w:t>3</w:t>
      </w:r>
      <w:r w:rsidR="00137E5F" w:rsidRPr="006301D8">
        <w:rPr>
          <w:rFonts w:ascii="Times New Roman" w:hAnsi="Times New Roman" w:cs="Times New Roman"/>
          <w:b/>
          <w:lang w:val="en-US"/>
        </w:rPr>
        <w:t xml:space="preserve">: </w:t>
      </w:r>
      <w:r w:rsidR="00476C6E" w:rsidRPr="006301D8">
        <w:rPr>
          <w:rFonts w:ascii="Times New Roman" w:hAnsi="Times New Roman" w:cs="Times New Roman"/>
          <w:sz w:val="24"/>
          <w:szCs w:val="24"/>
          <w:lang w:val="en-US"/>
        </w:rPr>
        <w:t>Pearson’s and Spearman correlations &amp; intraclass correlation coefficients between 24</w:t>
      </w:r>
      <w:r w:rsidR="00A30ABE" w:rsidRPr="006301D8">
        <w:rPr>
          <w:rFonts w:ascii="Times New Roman" w:hAnsi="Times New Roman" w:cs="Times New Roman"/>
          <w:sz w:val="24"/>
          <w:szCs w:val="24"/>
          <w:lang w:val="en-US"/>
        </w:rPr>
        <w:t>h urinary sodium excretion</w:t>
      </w:r>
      <w:r w:rsidR="00476C6E" w:rsidRPr="006301D8">
        <w:rPr>
          <w:rFonts w:ascii="Times New Roman" w:hAnsi="Times New Roman" w:cs="Times New Roman"/>
          <w:sz w:val="24"/>
          <w:szCs w:val="24"/>
          <w:lang w:val="en-US"/>
        </w:rPr>
        <w:t xml:space="preserve"> and the other </w:t>
      </w:r>
      <w:r w:rsidR="00A30ABE" w:rsidRPr="006301D8">
        <w:rPr>
          <w:rFonts w:ascii="Times New Roman" w:hAnsi="Times New Roman" w:cs="Times New Roman"/>
          <w:sz w:val="24"/>
          <w:szCs w:val="24"/>
          <w:lang w:val="en-US"/>
        </w:rPr>
        <w:t>sodium</w:t>
      </w:r>
      <w:r w:rsidR="00476C6E" w:rsidRPr="006301D8">
        <w:rPr>
          <w:rFonts w:ascii="Times New Roman" w:hAnsi="Times New Roman" w:cs="Times New Roman"/>
          <w:sz w:val="24"/>
          <w:szCs w:val="24"/>
          <w:lang w:val="en-US"/>
        </w:rPr>
        <w:t xml:space="preserve"> estimation methods in the subgroup of participants after applying the exclusion criteria for incomplete 24h urine collections.</w:t>
      </w:r>
    </w:p>
    <w:tbl>
      <w:tblPr>
        <w:tblStyle w:val="TableGrid"/>
        <w:tblW w:w="14884" w:type="dxa"/>
        <w:jc w:val="center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714"/>
        <w:gridCol w:w="807"/>
        <w:gridCol w:w="2590"/>
        <w:gridCol w:w="1473"/>
        <w:gridCol w:w="1947"/>
        <w:gridCol w:w="1825"/>
        <w:gridCol w:w="1843"/>
        <w:gridCol w:w="1842"/>
        <w:gridCol w:w="1843"/>
      </w:tblGrid>
      <w:tr w:rsidR="00476C6E" w:rsidRPr="006301D8" w14:paraId="6FBC252A" w14:textId="346F4064" w:rsidTr="00D4053C">
        <w:trPr>
          <w:trHeight w:val="353"/>
          <w:jc w:val="center"/>
        </w:trPr>
        <w:tc>
          <w:tcPr>
            <w:tcW w:w="71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7E1F736" w14:textId="77777777" w:rsidR="00476C6E" w:rsidRPr="006301D8" w:rsidRDefault="00476C6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80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2D57EE7" w14:textId="77777777" w:rsidR="00476C6E" w:rsidRPr="006301D8" w:rsidRDefault="00476C6E" w:rsidP="00824842">
            <w:pPr>
              <w:spacing w:line="276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</w:p>
        </w:tc>
        <w:tc>
          <w:tcPr>
            <w:tcW w:w="2590" w:type="dxa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537224CE" w14:textId="77777777" w:rsidR="00476C6E" w:rsidRPr="006301D8" w:rsidRDefault="00476C6E" w:rsidP="00824842">
            <w:pPr>
              <w:spacing w:line="276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Na estimation methods</w:t>
            </w:r>
          </w:p>
        </w:tc>
        <w:tc>
          <w:tcPr>
            <w:tcW w:w="1473" w:type="dxa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5CFAD837" w14:textId="77777777" w:rsidR="00476C6E" w:rsidRPr="006301D8" w:rsidRDefault="00476C6E" w:rsidP="00824842">
            <w:pPr>
              <w:spacing w:line="276" w:lineRule="auto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</w:p>
        </w:tc>
        <w:tc>
          <w:tcPr>
            <w:tcW w:w="9300" w:type="dxa"/>
            <w:gridSpan w:val="5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55FFE53E" w14:textId="77777777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Subgroups</w:t>
            </w:r>
          </w:p>
          <w:p w14:paraId="2B060130" w14:textId="550A6F83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of sample after applying the exclusion criteria for incomplete 24h urine collections (sensitivity analysis)</w:t>
            </w:r>
          </w:p>
        </w:tc>
      </w:tr>
      <w:tr w:rsidR="00476C6E" w:rsidRPr="006301D8" w14:paraId="51EBE8DA" w14:textId="20686582" w:rsidTr="00D4053C">
        <w:trPr>
          <w:trHeight w:val="184"/>
          <w:jc w:val="center"/>
        </w:trPr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FEA9EA4" w14:textId="77777777" w:rsidR="00476C6E" w:rsidRPr="006301D8" w:rsidRDefault="00476C6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80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6D4C017" w14:textId="77777777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</w:p>
        </w:tc>
        <w:tc>
          <w:tcPr>
            <w:tcW w:w="259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2AD9E2E9" w14:textId="77777777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</w:p>
        </w:tc>
        <w:tc>
          <w:tcPr>
            <w:tcW w:w="1473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03E2D319" w14:textId="77777777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</w:p>
        </w:tc>
        <w:tc>
          <w:tcPr>
            <w:tcW w:w="194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1FD1A98B" w14:textId="783B38AA" w:rsidR="002C380B" w:rsidRPr="006301D8" w:rsidRDefault="002C380B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Exclusion criterion</w:t>
            </w:r>
          </w:p>
          <w:p w14:paraId="2FC92061" w14:textId="2B881D1D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1</w:t>
            </w:r>
          </w:p>
        </w:tc>
        <w:tc>
          <w:tcPr>
            <w:tcW w:w="182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3213154" w14:textId="10E018DD" w:rsidR="002C380B" w:rsidRPr="006301D8" w:rsidRDefault="002C380B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Exclusion criterion</w:t>
            </w:r>
          </w:p>
          <w:p w14:paraId="3AD48A14" w14:textId="12F9C5AD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2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21DE866" w14:textId="457D2BE3" w:rsidR="002C380B" w:rsidRPr="006301D8" w:rsidRDefault="002C380B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Exclusion criterion</w:t>
            </w:r>
          </w:p>
          <w:p w14:paraId="25C27265" w14:textId="00268DE3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3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B9D7C13" w14:textId="5F1D5541" w:rsidR="002C380B" w:rsidRPr="006301D8" w:rsidRDefault="002C380B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Exclusion criterion</w:t>
            </w:r>
          </w:p>
          <w:p w14:paraId="1B745B31" w14:textId="6E097369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4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D242737" w14:textId="3AEB4FB9" w:rsidR="002C380B" w:rsidRPr="006301D8" w:rsidRDefault="002C380B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6301D8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Exclusion criterion</w:t>
            </w:r>
          </w:p>
          <w:p w14:paraId="600AE240" w14:textId="035C75E9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5</w:t>
            </w:r>
          </w:p>
        </w:tc>
      </w:tr>
      <w:tr w:rsidR="00476C6E" w:rsidRPr="006301D8" w14:paraId="36E60544" w14:textId="1C9689AB" w:rsidTr="00D4053C">
        <w:trPr>
          <w:trHeight w:val="120"/>
          <w:jc w:val="center"/>
        </w:trPr>
        <w:tc>
          <w:tcPr>
            <w:tcW w:w="1521" w:type="dxa"/>
            <w:gridSpan w:val="2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textDirection w:val="btLr"/>
            <w:vAlign w:val="center"/>
          </w:tcPr>
          <w:p w14:paraId="6250D533" w14:textId="5BC6A4D2" w:rsidR="00476C6E" w:rsidRPr="006301D8" w:rsidRDefault="00CA2E60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b/>
                <w:i/>
                <w:sz w:val="16"/>
                <w:szCs w:val="16"/>
                <w:lang w:val="en-US"/>
              </w:rPr>
              <w:t>Spot urine</w:t>
            </w:r>
            <w:r w:rsidR="00476C6E" w:rsidRPr="006301D8">
              <w:rPr>
                <w:rFonts w:ascii="Times New Roman" w:hAnsi="Times New Roman" w:cs="Times New Roman"/>
                <w:b/>
                <w:i/>
                <w:sz w:val="16"/>
                <w:szCs w:val="16"/>
                <w:lang w:val="en-US"/>
              </w:rPr>
              <w:t xml:space="preserve"> methods</w:t>
            </w:r>
          </w:p>
        </w:tc>
        <w:tc>
          <w:tcPr>
            <w:tcW w:w="2590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20FF5D8" w14:textId="77777777" w:rsidR="00476C6E" w:rsidRPr="006301D8" w:rsidRDefault="00476C6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Kawasaki </w:t>
            </w:r>
          </w:p>
        </w:tc>
        <w:tc>
          <w:tcPr>
            <w:tcW w:w="147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9574406" w14:textId="77777777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</w:t>
            </w:r>
          </w:p>
        </w:tc>
        <w:tc>
          <w:tcPr>
            <w:tcW w:w="194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3D96AE1" w14:textId="7E2A4094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610**</w:t>
            </w:r>
          </w:p>
        </w:tc>
        <w:tc>
          <w:tcPr>
            <w:tcW w:w="1825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C54DAC3" w14:textId="35FC6521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613**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7FA6118" w14:textId="2EC0641A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663**</w:t>
            </w:r>
          </w:p>
        </w:tc>
        <w:tc>
          <w:tcPr>
            <w:tcW w:w="1842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A4BD0C2" w14:textId="25CD0D5E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588**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62C257C" w14:textId="46869368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595**</w:t>
            </w:r>
          </w:p>
        </w:tc>
      </w:tr>
      <w:tr w:rsidR="00476C6E" w:rsidRPr="006301D8" w14:paraId="0508D9E5" w14:textId="76A6E102" w:rsidTr="00D4053C">
        <w:trPr>
          <w:trHeight w:val="120"/>
          <w:jc w:val="center"/>
        </w:trPr>
        <w:tc>
          <w:tcPr>
            <w:tcW w:w="1521" w:type="dxa"/>
            <w:gridSpan w:val="2"/>
            <w:vMerge/>
            <w:tcBorders>
              <w:left w:val="nil"/>
              <w:right w:val="nil"/>
            </w:tcBorders>
            <w:shd w:val="clear" w:color="auto" w:fill="auto"/>
            <w:textDirection w:val="btLr"/>
            <w:vAlign w:val="center"/>
          </w:tcPr>
          <w:p w14:paraId="3164DF24" w14:textId="77777777" w:rsidR="00476C6E" w:rsidRPr="006301D8" w:rsidRDefault="00476C6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259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D12EF7" w14:textId="77777777" w:rsidR="00476C6E" w:rsidRPr="006301D8" w:rsidRDefault="00476C6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7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0366C3" w14:textId="77777777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CC (95% CI)</w:t>
            </w:r>
          </w:p>
        </w:tc>
        <w:tc>
          <w:tcPr>
            <w:tcW w:w="19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8A270D" w14:textId="33D1E8D4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758 (0.603-0.852)</w:t>
            </w:r>
          </w:p>
        </w:tc>
        <w:tc>
          <w:tcPr>
            <w:tcW w:w="18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3C26E9" w14:textId="16DDE403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760 (0.604-0.854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2967E3" w14:textId="5980F625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796 (0.641-0.884)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99BCC2" w14:textId="436FC5FA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740 (0.584-0.838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12F732" w14:textId="320AEE2C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746 (0.507-0.869)</w:t>
            </w:r>
          </w:p>
        </w:tc>
      </w:tr>
      <w:tr w:rsidR="00476C6E" w:rsidRPr="006301D8" w14:paraId="7227665D" w14:textId="21A2218B" w:rsidTr="00D4053C">
        <w:trPr>
          <w:trHeight w:val="239"/>
          <w:jc w:val="center"/>
        </w:trPr>
        <w:tc>
          <w:tcPr>
            <w:tcW w:w="1521" w:type="dxa"/>
            <w:gridSpan w:val="2"/>
            <w:vMerge/>
            <w:tcBorders>
              <w:left w:val="nil"/>
              <w:right w:val="nil"/>
            </w:tcBorders>
            <w:shd w:val="clear" w:color="auto" w:fill="auto"/>
            <w:textDirection w:val="btLr"/>
            <w:vAlign w:val="center"/>
          </w:tcPr>
          <w:p w14:paraId="3F9BD433" w14:textId="77777777" w:rsidR="00476C6E" w:rsidRPr="006301D8" w:rsidRDefault="00476C6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259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828703C" w14:textId="77777777" w:rsidR="00476C6E" w:rsidRPr="006301D8" w:rsidRDefault="00476C6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7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266811F" w14:textId="77777777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i/>
                <w:sz w:val="16"/>
                <w:szCs w:val="16"/>
                <w:lang w:val="en-US"/>
              </w:rPr>
              <w:t>N</w:t>
            </w:r>
          </w:p>
        </w:tc>
        <w:tc>
          <w:tcPr>
            <w:tcW w:w="194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1743523" w14:textId="685FEC78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5</w:t>
            </w:r>
          </w:p>
        </w:tc>
        <w:tc>
          <w:tcPr>
            <w:tcW w:w="1825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96D0F2F" w14:textId="42FF934E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4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90A623A" w14:textId="61C2FDC3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0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8B9FA28" w14:textId="108E074C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7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3ED8605" w14:textId="33BA9FD7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7</w:t>
            </w:r>
          </w:p>
        </w:tc>
      </w:tr>
      <w:tr w:rsidR="00476C6E" w:rsidRPr="006301D8" w14:paraId="2BF39090" w14:textId="2A3B5452" w:rsidTr="00D4053C">
        <w:trPr>
          <w:trHeight w:val="120"/>
          <w:jc w:val="center"/>
        </w:trPr>
        <w:tc>
          <w:tcPr>
            <w:tcW w:w="1521" w:type="dxa"/>
            <w:gridSpan w:val="2"/>
            <w:vMerge/>
            <w:tcBorders>
              <w:left w:val="nil"/>
              <w:right w:val="nil"/>
            </w:tcBorders>
            <w:shd w:val="clear" w:color="auto" w:fill="auto"/>
            <w:vAlign w:val="center"/>
          </w:tcPr>
          <w:p w14:paraId="6C8EF824" w14:textId="77777777" w:rsidR="00476C6E" w:rsidRPr="006301D8" w:rsidRDefault="00476C6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2590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3D26EBF" w14:textId="77777777" w:rsidR="00476C6E" w:rsidRPr="006301D8" w:rsidRDefault="00476C6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Tanaka </w:t>
            </w:r>
          </w:p>
        </w:tc>
        <w:tc>
          <w:tcPr>
            <w:tcW w:w="147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AEF5DFD" w14:textId="77777777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</w:t>
            </w:r>
          </w:p>
        </w:tc>
        <w:tc>
          <w:tcPr>
            <w:tcW w:w="194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BF5B37D" w14:textId="1992BB8C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582**</w:t>
            </w:r>
          </w:p>
        </w:tc>
        <w:tc>
          <w:tcPr>
            <w:tcW w:w="1825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3AD1E62" w14:textId="2D31A56E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581**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05431A1" w14:textId="64A42FF2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620**</w:t>
            </w:r>
          </w:p>
        </w:tc>
        <w:tc>
          <w:tcPr>
            <w:tcW w:w="1842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F6BF8B3" w14:textId="09D03F98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554**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11E93D9" w14:textId="1524542E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532**</w:t>
            </w:r>
          </w:p>
        </w:tc>
      </w:tr>
      <w:tr w:rsidR="00476C6E" w:rsidRPr="006301D8" w14:paraId="49D1D6D9" w14:textId="4D1ABF4D" w:rsidTr="00D4053C">
        <w:trPr>
          <w:trHeight w:val="120"/>
          <w:jc w:val="center"/>
        </w:trPr>
        <w:tc>
          <w:tcPr>
            <w:tcW w:w="1521" w:type="dxa"/>
            <w:gridSpan w:val="2"/>
            <w:vMerge/>
            <w:tcBorders>
              <w:left w:val="nil"/>
              <w:right w:val="nil"/>
            </w:tcBorders>
            <w:shd w:val="clear" w:color="auto" w:fill="auto"/>
            <w:vAlign w:val="center"/>
          </w:tcPr>
          <w:p w14:paraId="39FDA919" w14:textId="77777777" w:rsidR="00476C6E" w:rsidRPr="006301D8" w:rsidRDefault="00476C6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259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4CF42E" w14:textId="77777777" w:rsidR="00476C6E" w:rsidRPr="006301D8" w:rsidRDefault="00476C6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7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406938" w14:textId="77777777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CC (95% CI)</w:t>
            </w:r>
          </w:p>
        </w:tc>
        <w:tc>
          <w:tcPr>
            <w:tcW w:w="19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116163" w14:textId="2DBE37C3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693 (0.497-0.813)</w:t>
            </w:r>
          </w:p>
        </w:tc>
        <w:tc>
          <w:tcPr>
            <w:tcW w:w="18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7B943D" w14:textId="756DFF84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695 (0.498-0.815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87C5C0" w14:textId="17F05654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735 (0.534-0.850)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302E72" w14:textId="7A2C933A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669 (0.469-0.794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29D427" w14:textId="1B19198D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654 (0.329-0.822)</w:t>
            </w:r>
          </w:p>
        </w:tc>
      </w:tr>
      <w:tr w:rsidR="00476C6E" w:rsidRPr="006301D8" w14:paraId="4394E421" w14:textId="5DBC9436" w:rsidTr="00D4053C">
        <w:trPr>
          <w:trHeight w:val="120"/>
          <w:jc w:val="center"/>
        </w:trPr>
        <w:tc>
          <w:tcPr>
            <w:tcW w:w="1521" w:type="dxa"/>
            <w:gridSpan w:val="2"/>
            <w:vMerge/>
            <w:tcBorders>
              <w:left w:val="nil"/>
              <w:right w:val="nil"/>
            </w:tcBorders>
            <w:shd w:val="clear" w:color="auto" w:fill="auto"/>
            <w:vAlign w:val="center"/>
          </w:tcPr>
          <w:p w14:paraId="122C3267" w14:textId="77777777" w:rsidR="00476C6E" w:rsidRPr="006301D8" w:rsidRDefault="00476C6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259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4965EA7" w14:textId="77777777" w:rsidR="00476C6E" w:rsidRPr="006301D8" w:rsidRDefault="00476C6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7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7BA0036" w14:textId="77777777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i/>
                <w:sz w:val="16"/>
                <w:szCs w:val="16"/>
                <w:lang w:val="en-US"/>
              </w:rPr>
              <w:t>N</w:t>
            </w:r>
          </w:p>
        </w:tc>
        <w:tc>
          <w:tcPr>
            <w:tcW w:w="194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5A705C4" w14:textId="2CF5E4E8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5</w:t>
            </w:r>
          </w:p>
        </w:tc>
        <w:tc>
          <w:tcPr>
            <w:tcW w:w="1825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F707013" w14:textId="705B51F9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4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F98411C" w14:textId="7A64B869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0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EED91D2" w14:textId="05039733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7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68ED6BA" w14:textId="75CC2729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7</w:t>
            </w:r>
          </w:p>
        </w:tc>
      </w:tr>
      <w:tr w:rsidR="00476C6E" w:rsidRPr="006301D8" w14:paraId="66101687" w14:textId="50D061C1" w:rsidTr="00D4053C">
        <w:trPr>
          <w:trHeight w:val="120"/>
          <w:jc w:val="center"/>
        </w:trPr>
        <w:tc>
          <w:tcPr>
            <w:tcW w:w="1521" w:type="dxa"/>
            <w:gridSpan w:val="2"/>
            <w:vMerge/>
            <w:tcBorders>
              <w:left w:val="nil"/>
              <w:right w:val="nil"/>
            </w:tcBorders>
            <w:shd w:val="clear" w:color="auto" w:fill="auto"/>
            <w:vAlign w:val="center"/>
          </w:tcPr>
          <w:p w14:paraId="42009B1B" w14:textId="77777777" w:rsidR="00476C6E" w:rsidRPr="006301D8" w:rsidRDefault="00476C6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2590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C4B41D6" w14:textId="77777777" w:rsidR="00476C6E" w:rsidRPr="006301D8" w:rsidRDefault="00476C6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INTERSALT with spot K </w:t>
            </w:r>
          </w:p>
        </w:tc>
        <w:tc>
          <w:tcPr>
            <w:tcW w:w="147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E297F37" w14:textId="77777777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</w:t>
            </w:r>
          </w:p>
        </w:tc>
        <w:tc>
          <w:tcPr>
            <w:tcW w:w="194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9023DF7" w14:textId="34075378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496**</w:t>
            </w:r>
          </w:p>
        </w:tc>
        <w:tc>
          <w:tcPr>
            <w:tcW w:w="1825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18C7AE3" w14:textId="1819FAF0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464**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CEAD122" w14:textId="37BC8295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533**</w:t>
            </w:r>
          </w:p>
        </w:tc>
        <w:tc>
          <w:tcPr>
            <w:tcW w:w="1842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4EC4036" w14:textId="55EA6D36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477**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5430E31" w14:textId="1D6C9DB7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629**</w:t>
            </w:r>
          </w:p>
        </w:tc>
      </w:tr>
      <w:tr w:rsidR="00476C6E" w:rsidRPr="006301D8" w14:paraId="6556ED3D" w14:textId="588448EA" w:rsidTr="00D4053C">
        <w:trPr>
          <w:trHeight w:val="120"/>
          <w:jc w:val="center"/>
        </w:trPr>
        <w:tc>
          <w:tcPr>
            <w:tcW w:w="1521" w:type="dxa"/>
            <w:gridSpan w:val="2"/>
            <w:vMerge/>
            <w:tcBorders>
              <w:left w:val="nil"/>
              <w:right w:val="nil"/>
            </w:tcBorders>
            <w:shd w:val="clear" w:color="auto" w:fill="auto"/>
            <w:vAlign w:val="center"/>
          </w:tcPr>
          <w:p w14:paraId="123D252B" w14:textId="77777777" w:rsidR="00476C6E" w:rsidRPr="006301D8" w:rsidRDefault="00476C6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259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C79A38" w14:textId="77777777" w:rsidR="00476C6E" w:rsidRPr="006301D8" w:rsidRDefault="00476C6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7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7427A4" w14:textId="77777777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CC (95% CI)</w:t>
            </w:r>
          </w:p>
        </w:tc>
        <w:tc>
          <w:tcPr>
            <w:tcW w:w="19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219B7D" w14:textId="6AEB3AF0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633 (0.391-0.779)</w:t>
            </w:r>
          </w:p>
        </w:tc>
        <w:tc>
          <w:tcPr>
            <w:tcW w:w="18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AE545A" w14:textId="5D40F1A3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606 (0.343-0.764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D4051A" w14:textId="1F82DC26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677 (0.424-0.819)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0A9503" w14:textId="7A4460CA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615 (0.375-0.762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EE0E0D" w14:textId="2C420E0F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736 (0.477-0.867)</w:t>
            </w:r>
          </w:p>
        </w:tc>
      </w:tr>
      <w:tr w:rsidR="00476C6E" w:rsidRPr="006301D8" w14:paraId="51DBA107" w14:textId="789DE8C7" w:rsidTr="00D4053C">
        <w:trPr>
          <w:trHeight w:val="120"/>
          <w:jc w:val="center"/>
        </w:trPr>
        <w:tc>
          <w:tcPr>
            <w:tcW w:w="1521" w:type="dxa"/>
            <w:gridSpan w:val="2"/>
            <w:vMerge/>
            <w:tcBorders>
              <w:left w:val="nil"/>
              <w:right w:val="nil"/>
            </w:tcBorders>
            <w:shd w:val="clear" w:color="auto" w:fill="auto"/>
            <w:vAlign w:val="center"/>
          </w:tcPr>
          <w:p w14:paraId="52D82D67" w14:textId="77777777" w:rsidR="00476C6E" w:rsidRPr="006301D8" w:rsidRDefault="00476C6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259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A52A601" w14:textId="77777777" w:rsidR="00476C6E" w:rsidRPr="006301D8" w:rsidRDefault="00476C6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7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FB7492E" w14:textId="77777777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i/>
                <w:sz w:val="16"/>
                <w:szCs w:val="16"/>
                <w:lang w:val="en-US"/>
              </w:rPr>
              <w:t>N</w:t>
            </w:r>
          </w:p>
        </w:tc>
        <w:tc>
          <w:tcPr>
            <w:tcW w:w="194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57F5B3B" w14:textId="7D2225D8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2</w:t>
            </w:r>
          </w:p>
        </w:tc>
        <w:tc>
          <w:tcPr>
            <w:tcW w:w="1825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CA07349" w14:textId="2212CBDA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EE9BB1D" w14:textId="462331C0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8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B631531" w14:textId="4F387E7F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8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CF81540" w14:textId="4559AF9E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5</w:t>
            </w:r>
          </w:p>
        </w:tc>
      </w:tr>
      <w:tr w:rsidR="00476C6E" w:rsidRPr="006301D8" w14:paraId="0E0161D4" w14:textId="345414F0" w:rsidTr="00D4053C">
        <w:trPr>
          <w:trHeight w:val="120"/>
          <w:jc w:val="center"/>
        </w:trPr>
        <w:tc>
          <w:tcPr>
            <w:tcW w:w="1521" w:type="dxa"/>
            <w:gridSpan w:val="2"/>
            <w:vMerge/>
            <w:tcBorders>
              <w:left w:val="nil"/>
              <w:right w:val="nil"/>
            </w:tcBorders>
            <w:shd w:val="clear" w:color="auto" w:fill="auto"/>
            <w:vAlign w:val="center"/>
          </w:tcPr>
          <w:p w14:paraId="71BD6507" w14:textId="77777777" w:rsidR="00476C6E" w:rsidRPr="006301D8" w:rsidRDefault="00476C6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2590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9D9B56F" w14:textId="77777777" w:rsidR="00476C6E" w:rsidRPr="006301D8" w:rsidRDefault="00476C6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INTERSALT without spot K </w:t>
            </w:r>
          </w:p>
        </w:tc>
        <w:tc>
          <w:tcPr>
            <w:tcW w:w="147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012086B" w14:textId="77777777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</w:t>
            </w:r>
          </w:p>
        </w:tc>
        <w:tc>
          <w:tcPr>
            <w:tcW w:w="194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ED9A0F9" w14:textId="1CB3264E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481**</w:t>
            </w:r>
          </w:p>
        </w:tc>
        <w:tc>
          <w:tcPr>
            <w:tcW w:w="1825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574356A" w14:textId="1FD13303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444**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9A67709" w14:textId="379EC82A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509**</w:t>
            </w:r>
          </w:p>
        </w:tc>
        <w:tc>
          <w:tcPr>
            <w:tcW w:w="1842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FEBB355" w14:textId="6171D76F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466**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8B4091E" w14:textId="6762B7E8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606**</w:t>
            </w:r>
          </w:p>
        </w:tc>
      </w:tr>
      <w:tr w:rsidR="00476C6E" w:rsidRPr="006301D8" w14:paraId="168CBB25" w14:textId="4DCE73C7" w:rsidTr="00D4053C">
        <w:trPr>
          <w:trHeight w:val="120"/>
          <w:jc w:val="center"/>
        </w:trPr>
        <w:tc>
          <w:tcPr>
            <w:tcW w:w="1521" w:type="dxa"/>
            <w:gridSpan w:val="2"/>
            <w:vMerge/>
            <w:tcBorders>
              <w:left w:val="nil"/>
              <w:right w:val="nil"/>
            </w:tcBorders>
            <w:shd w:val="clear" w:color="auto" w:fill="auto"/>
            <w:vAlign w:val="center"/>
          </w:tcPr>
          <w:p w14:paraId="6612BC4F" w14:textId="77777777" w:rsidR="00476C6E" w:rsidRPr="006301D8" w:rsidRDefault="00476C6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259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CF08AC" w14:textId="77777777" w:rsidR="00476C6E" w:rsidRPr="006301D8" w:rsidRDefault="00476C6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7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8CB6DA" w14:textId="77777777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CC (95% CI)</w:t>
            </w:r>
          </w:p>
        </w:tc>
        <w:tc>
          <w:tcPr>
            <w:tcW w:w="19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4FB984" w14:textId="51361F6A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603 (0.349-0.758)</w:t>
            </w:r>
          </w:p>
        </w:tc>
        <w:tc>
          <w:tcPr>
            <w:tcW w:w="18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1EAD83" w14:textId="24600112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570 (0.293-0.739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291C0A" w14:textId="1215E808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644 (0.372-0.798)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B2103C" w14:textId="6D73423C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588 (0.339-0.743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3C75C2" w14:textId="79C0F500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704 (0.425-0.848)</w:t>
            </w:r>
          </w:p>
        </w:tc>
      </w:tr>
      <w:tr w:rsidR="00476C6E" w:rsidRPr="006301D8" w14:paraId="590F7276" w14:textId="1E7E4C80" w:rsidTr="00D4053C">
        <w:trPr>
          <w:trHeight w:val="120"/>
          <w:jc w:val="center"/>
        </w:trPr>
        <w:tc>
          <w:tcPr>
            <w:tcW w:w="1521" w:type="dxa"/>
            <w:gridSpan w:val="2"/>
            <w:vMerge/>
            <w:tcBorders>
              <w:left w:val="nil"/>
              <w:right w:val="nil"/>
            </w:tcBorders>
            <w:shd w:val="clear" w:color="auto" w:fill="auto"/>
            <w:vAlign w:val="center"/>
          </w:tcPr>
          <w:p w14:paraId="2FF44B24" w14:textId="77777777" w:rsidR="00476C6E" w:rsidRPr="006301D8" w:rsidRDefault="00476C6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259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9F36F9B" w14:textId="77777777" w:rsidR="00476C6E" w:rsidRPr="006301D8" w:rsidRDefault="00476C6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7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B0D6ABF" w14:textId="77777777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i/>
                <w:sz w:val="16"/>
                <w:szCs w:val="16"/>
                <w:lang w:val="en-US"/>
              </w:rPr>
              <w:t>N</w:t>
            </w:r>
          </w:p>
        </w:tc>
        <w:tc>
          <w:tcPr>
            <w:tcW w:w="194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CC4E844" w14:textId="7A83EEEB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5</w:t>
            </w:r>
          </w:p>
        </w:tc>
        <w:tc>
          <w:tcPr>
            <w:tcW w:w="1825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87C2BD0" w14:textId="32719932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4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82CEEB4" w14:textId="4B0ED553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0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4475BCE" w14:textId="131AB9E8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7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E4986BD" w14:textId="035AAA37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7</w:t>
            </w:r>
          </w:p>
        </w:tc>
      </w:tr>
      <w:tr w:rsidR="00476C6E" w:rsidRPr="006301D8" w14:paraId="776FA133" w14:textId="15C3025D" w:rsidTr="00D4053C">
        <w:trPr>
          <w:trHeight w:val="120"/>
          <w:jc w:val="center"/>
        </w:trPr>
        <w:tc>
          <w:tcPr>
            <w:tcW w:w="1521" w:type="dxa"/>
            <w:gridSpan w:val="2"/>
            <w:vMerge/>
            <w:tcBorders>
              <w:left w:val="nil"/>
              <w:right w:val="nil"/>
            </w:tcBorders>
            <w:shd w:val="clear" w:color="auto" w:fill="auto"/>
            <w:vAlign w:val="center"/>
          </w:tcPr>
          <w:p w14:paraId="40A6F926" w14:textId="77777777" w:rsidR="00476C6E" w:rsidRPr="006301D8" w:rsidRDefault="00476C6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2590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0B1104D" w14:textId="77777777" w:rsidR="00476C6E" w:rsidRPr="006301D8" w:rsidRDefault="00476C6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Mage </w:t>
            </w:r>
          </w:p>
        </w:tc>
        <w:tc>
          <w:tcPr>
            <w:tcW w:w="147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3CB5097" w14:textId="77777777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</w:t>
            </w:r>
          </w:p>
        </w:tc>
        <w:tc>
          <w:tcPr>
            <w:tcW w:w="194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9DF5293" w14:textId="4840A48C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655**</w:t>
            </w:r>
          </w:p>
        </w:tc>
        <w:tc>
          <w:tcPr>
            <w:tcW w:w="1825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DF7EAE0" w14:textId="72F55AE9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649**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6390385" w14:textId="49AD847F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700**</w:t>
            </w:r>
          </w:p>
        </w:tc>
        <w:tc>
          <w:tcPr>
            <w:tcW w:w="1842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928EB97" w14:textId="20C0CCB0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625**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53E6D71" w14:textId="1F793988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662**</w:t>
            </w:r>
          </w:p>
        </w:tc>
      </w:tr>
      <w:tr w:rsidR="00476C6E" w:rsidRPr="006301D8" w14:paraId="2E1BFFF1" w14:textId="76F98913" w:rsidTr="00D4053C">
        <w:trPr>
          <w:trHeight w:val="120"/>
          <w:jc w:val="center"/>
        </w:trPr>
        <w:tc>
          <w:tcPr>
            <w:tcW w:w="1521" w:type="dxa"/>
            <w:gridSpan w:val="2"/>
            <w:vMerge/>
            <w:tcBorders>
              <w:left w:val="nil"/>
              <w:right w:val="nil"/>
            </w:tcBorders>
            <w:shd w:val="clear" w:color="auto" w:fill="auto"/>
            <w:vAlign w:val="center"/>
          </w:tcPr>
          <w:p w14:paraId="10880C87" w14:textId="77777777" w:rsidR="00476C6E" w:rsidRPr="006301D8" w:rsidRDefault="00476C6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259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555934" w14:textId="77777777" w:rsidR="00476C6E" w:rsidRPr="006301D8" w:rsidRDefault="00476C6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7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4C08A4" w14:textId="77777777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CC (95% CI)</w:t>
            </w:r>
          </w:p>
        </w:tc>
        <w:tc>
          <w:tcPr>
            <w:tcW w:w="19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F452DE" w14:textId="08A0D5B9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681 (0.476-0.805)</w:t>
            </w:r>
          </w:p>
        </w:tc>
        <w:tc>
          <w:tcPr>
            <w:tcW w:w="18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5FA9A2" w14:textId="1D33E058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663 (0.445-0.795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EE5E03" w14:textId="6A32440B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698 (0.468-0.829)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3642C8" w14:textId="25693D0E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671 (0.473-0.795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0C9603" w14:textId="5157FA82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741 (0.498-0.867)</w:t>
            </w:r>
          </w:p>
        </w:tc>
      </w:tr>
      <w:tr w:rsidR="00476C6E" w:rsidRPr="006301D8" w14:paraId="565E42BD" w14:textId="23E3D186" w:rsidTr="00D4053C">
        <w:trPr>
          <w:trHeight w:val="120"/>
          <w:jc w:val="center"/>
        </w:trPr>
        <w:tc>
          <w:tcPr>
            <w:tcW w:w="1521" w:type="dxa"/>
            <w:gridSpan w:val="2"/>
            <w:vMerge/>
            <w:tcBorders>
              <w:left w:val="nil"/>
              <w:right w:val="nil"/>
            </w:tcBorders>
            <w:shd w:val="clear" w:color="auto" w:fill="auto"/>
            <w:vAlign w:val="center"/>
          </w:tcPr>
          <w:p w14:paraId="03368C9B" w14:textId="77777777" w:rsidR="00476C6E" w:rsidRPr="006301D8" w:rsidRDefault="00476C6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259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EBCD7CB" w14:textId="77777777" w:rsidR="00476C6E" w:rsidRPr="006301D8" w:rsidRDefault="00476C6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7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DAF7D83" w14:textId="77777777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i/>
                <w:sz w:val="16"/>
                <w:szCs w:val="16"/>
                <w:lang w:val="en-US"/>
              </w:rPr>
              <w:t>N</w:t>
            </w:r>
          </w:p>
        </w:tc>
        <w:tc>
          <w:tcPr>
            <w:tcW w:w="194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06ED140" w14:textId="37321E73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5</w:t>
            </w:r>
          </w:p>
        </w:tc>
        <w:tc>
          <w:tcPr>
            <w:tcW w:w="1825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1B571F8" w14:textId="18C6F7B9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4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43D2445" w14:textId="241A34CC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0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58CA608" w14:textId="1C683F9E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7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5E9D2C0" w14:textId="665D4B24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7</w:t>
            </w:r>
          </w:p>
        </w:tc>
      </w:tr>
      <w:tr w:rsidR="00476C6E" w:rsidRPr="006301D8" w14:paraId="30A68F73" w14:textId="2646FE1F" w:rsidTr="00D4053C">
        <w:trPr>
          <w:trHeight w:val="120"/>
          <w:jc w:val="center"/>
        </w:trPr>
        <w:tc>
          <w:tcPr>
            <w:tcW w:w="1521" w:type="dxa"/>
            <w:gridSpan w:val="2"/>
            <w:vMerge/>
            <w:tcBorders>
              <w:left w:val="nil"/>
              <w:right w:val="nil"/>
            </w:tcBorders>
            <w:shd w:val="clear" w:color="auto" w:fill="auto"/>
            <w:vAlign w:val="center"/>
          </w:tcPr>
          <w:p w14:paraId="7933393A" w14:textId="77777777" w:rsidR="00476C6E" w:rsidRPr="006301D8" w:rsidRDefault="00476C6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2590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D276DD7" w14:textId="77777777" w:rsidR="00476C6E" w:rsidRPr="006301D8" w:rsidRDefault="00476C6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oft</w:t>
            </w:r>
          </w:p>
        </w:tc>
        <w:tc>
          <w:tcPr>
            <w:tcW w:w="147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CADB00B" w14:textId="77777777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</w:t>
            </w:r>
          </w:p>
        </w:tc>
        <w:tc>
          <w:tcPr>
            <w:tcW w:w="194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E474ECB" w14:textId="24188D81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577**</w:t>
            </w:r>
          </w:p>
        </w:tc>
        <w:tc>
          <w:tcPr>
            <w:tcW w:w="1825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3ECCFC8" w14:textId="5CF95724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580**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1AB6B01" w14:textId="6490F2A4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670**</w:t>
            </w:r>
          </w:p>
        </w:tc>
        <w:tc>
          <w:tcPr>
            <w:tcW w:w="1842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05BAAD1" w14:textId="27B9735E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554**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C8FB42C" w14:textId="108BA54F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695**</w:t>
            </w:r>
          </w:p>
        </w:tc>
      </w:tr>
      <w:tr w:rsidR="00476C6E" w:rsidRPr="006301D8" w14:paraId="48D19C3E" w14:textId="7FFFA557" w:rsidTr="00D4053C">
        <w:trPr>
          <w:trHeight w:val="120"/>
          <w:jc w:val="center"/>
        </w:trPr>
        <w:tc>
          <w:tcPr>
            <w:tcW w:w="1521" w:type="dxa"/>
            <w:gridSpan w:val="2"/>
            <w:vMerge/>
            <w:tcBorders>
              <w:left w:val="nil"/>
              <w:right w:val="nil"/>
            </w:tcBorders>
            <w:shd w:val="clear" w:color="auto" w:fill="auto"/>
            <w:vAlign w:val="center"/>
          </w:tcPr>
          <w:p w14:paraId="00D9F01E" w14:textId="77777777" w:rsidR="00476C6E" w:rsidRPr="006301D8" w:rsidRDefault="00476C6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259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DD715C" w14:textId="77777777" w:rsidR="00476C6E" w:rsidRPr="006301D8" w:rsidRDefault="00476C6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7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52B4AF" w14:textId="77777777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CC (95% CI)</w:t>
            </w:r>
          </w:p>
        </w:tc>
        <w:tc>
          <w:tcPr>
            <w:tcW w:w="19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EA6FD8" w14:textId="5851781A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680 (0.475-0.805)</w:t>
            </w:r>
          </w:p>
        </w:tc>
        <w:tc>
          <w:tcPr>
            <w:tcW w:w="18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11DC86" w14:textId="48796452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680 (0.474-0.806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833E24" w14:textId="740A86B0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757 (0.571-0.862)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906D2A" w14:textId="52DDF32A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659 (0.454-0.788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770500" w14:textId="27C67B62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787 (0.586-0.890)</w:t>
            </w:r>
          </w:p>
        </w:tc>
      </w:tr>
      <w:tr w:rsidR="00476C6E" w:rsidRPr="006301D8" w14:paraId="5941D95D" w14:textId="2A07975C" w:rsidTr="00D4053C">
        <w:trPr>
          <w:trHeight w:val="120"/>
          <w:jc w:val="center"/>
        </w:trPr>
        <w:tc>
          <w:tcPr>
            <w:tcW w:w="1521" w:type="dxa"/>
            <w:gridSpan w:val="2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2C63CA38" w14:textId="77777777" w:rsidR="00476C6E" w:rsidRPr="006301D8" w:rsidRDefault="00476C6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259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519C11" w14:textId="77777777" w:rsidR="00476C6E" w:rsidRPr="006301D8" w:rsidRDefault="00476C6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7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4DCE3DC" w14:textId="77777777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i/>
                <w:sz w:val="16"/>
                <w:szCs w:val="16"/>
                <w:lang w:val="en-US"/>
              </w:rPr>
              <w:t>N</w:t>
            </w:r>
          </w:p>
        </w:tc>
        <w:tc>
          <w:tcPr>
            <w:tcW w:w="194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91E44CA" w14:textId="04783260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5</w:t>
            </w:r>
          </w:p>
        </w:tc>
        <w:tc>
          <w:tcPr>
            <w:tcW w:w="1825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CEAA34E" w14:textId="12314333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4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9B9A9D9" w14:textId="06EBC975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0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B308D71" w14:textId="1E9C3D63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7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0466D68" w14:textId="6AEBB510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7</w:t>
            </w:r>
          </w:p>
        </w:tc>
      </w:tr>
      <w:tr w:rsidR="00476C6E" w:rsidRPr="006301D8" w14:paraId="74218579" w14:textId="28DFDF1D" w:rsidTr="00D4053C">
        <w:trPr>
          <w:trHeight w:val="120"/>
          <w:jc w:val="center"/>
        </w:trPr>
        <w:tc>
          <w:tcPr>
            <w:tcW w:w="714" w:type="dxa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extDirection w:val="btLr"/>
            <w:vAlign w:val="center"/>
          </w:tcPr>
          <w:p w14:paraId="4E3CB8C6" w14:textId="77777777" w:rsidR="00476C6E" w:rsidRPr="006301D8" w:rsidRDefault="00476C6E" w:rsidP="00824842">
            <w:pPr>
              <w:spacing w:line="276" w:lineRule="auto"/>
              <w:ind w:left="113" w:right="113"/>
              <w:jc w:val="center"/>
              <w:rPr>
                <w:rFonts w:ascii="Times New Roman" w:hAnsi="Times New Roman" w:cs="Times New Roman"/>
                <w:b/>
                <w:i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b/>
                <w:i/>
                <w:sz w:val="16"/>
                <w:szCs w:val="16"/>
                <w:lang w:val="en-US"/>
              </w:rPr>
              <w:t>Dietary methods</w:t>
            </w:r>
          </w:p>
        </w:tc>
        <w:tc>
          <w:tcPr>
            <w:tcW w:w="807" w:type="dxa"/>
            <w:vMerge w:val="restart"/>
            <w:tcBorders>
              <w:top w:val="single" w:sz="4" w:space="0" w:color="auto"/>
              <w:left w:val="nil"/>
              <w:right w:val="nil"/>
            </w:tcBorders>
            <w:textDirection w:val="btLr"/>
          </w:tcPr>
          <w:p w14:paraId="0A8964AA" w14:textId="77777777" w:rsidR="00476C6E" w:rsidRPr="006301D8" w:rsidRDefault="00476C6E" w:rsidP="00824842">
            <w:pPr>
              <w:spacing w:line="276" w:lineRule="auto"/>
              <w:ind w:left="113" w:right="113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xisting dietary methods</w:t>
            </w:r>
          </w:p>
        </w:tc>
        <w:tc>
          <w:tcPr>
            <w:tcW w:w="2590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3E79457" w14:textId="36908ED8" w:rsidR="00476C6E" w:rsidRPr="006301D8" w:rsidRDefault="00476C6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4DR</w:t>
            </w:r>
          </w:p>
        </w:tc>
        <w:tc>
          <w:tcPr>
            <w:tcW w:w="147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632AB7D" w14:textId="77777777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</w:t>
            </w:r>
          </w:p>
        </w:tc>
        <w:tc>
          <w:tcPr>
            <w:tcW w:w="194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0E9CB1B" w14:textId="0A193546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254**</w:t>
            </w:r>
          </w:p>
        </w:tc>
        <w:tc>
          <w:tcPr>
            <w:tcW w:w="1825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E7E8166" w14:textId="041D85B1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217*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FF5A81E" w14:textId="7B9E80CF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293**</w:t>
            </w:r>
          </w:p>
        </w:tc>
        <w:tc>
          <w:tcPr>
            <w:tcW w:w="1842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65E1426" w14:textId="0AC0772B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270**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F7F1515" w14:textId="14A86ABD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295*</w:t>
            </w:r>
          </w:p>
        </w:tc>
      </w:tr>
      <w:tr w:rsidR="00476C6E" w:rsidRPr="006301D8" w14:paraId="36AA6AF1" w14:textId="39589BAC" w:rsidTr="00D4053C">
        <w:trPr>
          <w:trHeight w:val="72"/>
          <w:jc w:val="center"/>
        </w:trPr>
        <w:tc>
          <w:tcPr>
            <w:tcW w:w="714" w:type="dxa"/>
            <w:vMerge/>
            <w:tcBorders>
              <w:left w:val="nil"/>
              <w:right w:val="nil"/>
            </w:tcBorders>
            <w:shd w:val="clear" w:color="auto" w:fill="auto"/>
            <w:textDirection w:val="btLr"/>
            <w:vAlign w:val="center"/>
          </w:tcPr>
          <w:p w14:paraId="450A7BC7" w14:textId="77777777" w:rsidR="00476C6E" w:rsidRPr="006301D8" w:rsidRDefault="00476C6E" w:rsidP="00824842">
            <w:pPr>
              <w:spacing w:line="276" w:lineRule="auto"/>
              <w:ind w:left="113" w:right="113"/>
              <w:jc w:val="center"/>
              <w:rPr>
                <w:rFonts w:ascii="Times New Roman" w:hAnsi="Times New Roman" w:cs="Times New Roman"/>
                <w:b/>
                <w:i/>
                <w:sz w:val="16"/>
                <w:szCs w:val="16"/>
                <w:lang w:val="en-US"/>
              </w:rPr>
            </w:pPr>
          </w:p>
        </w:tc>
        <w:tc>
          <w:tcPr>
            <w:tcW w:w="807" w:type="dxa"/>
            <w:vMerge/>
            <w:tcBorders>
              <w:left w:val="nil"/>
              <w:right w:val="nil"/>
            </w:tcBorders>
            <w:textDirection w:val="btLr"/>
          </w:tcPr>
          <w:p w14:paraId="3E3B4ED8" w14:textId="77777777" w:rsidR="00476C6E" w:rsidRPr="006301D8" w:rsidRDefault="00476C6E" w:rsidP="00824842">
            <w:pPr>
              <w:spacing w:line="276" w:lineRule="auto"/>
              <w:ind w:left="113" w:right="113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259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4C8E3D" w14:textId="77777777" w:rsidR="00476C6E" w:rsidRPr="006301D8" w:rsidRDefault="00476C6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7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F95E81" w14:textId="77777777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CC (95% CI)</w:t>
            </w:r>
          </w:p>
        </w:tc>
        <w:tc>
          <w:tcPr>
            <w:tcW w:w="19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AB3204" w14:textId="1C139E64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359 (0.062-0.562)</w:t>
            </w:r>
          </w:p>
        </w:tc>
        <w:tc>
          <w:tcPr>
            <w:tcW w:w="18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1B475C" w14:textId="37B031FA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345 (0.034-0.556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D3F6D3" w14:textId="7D7A20E1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408 (0.099-0.612)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D468B0" w14:textId="514C4881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389 (0.112-0.580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58F58C" w14:textId="768664F0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370 (-0.029-0.614)</w:t>
            </w:r>
          </w:p>
        </w:tc>
      </w:tr>
      <w:tr w:rsidR="00476C6E" w:rsidRPr="006301D8" w14:paraId="07C7ECC7" w14:textId="4AD0AA17" w:rsidTr="00140442">
        <w:trPr>
          <w:trHeight w:val="120"/>
          <w:jc w:val="center"/>
        </w:trPr>
        <w:tc>
          <w:tcPr>
            <w:tcW w:w="714" w:type="dxa"/>
            <w:vMerge/>
            <w:tcBorders>
              <w:left w:val="nil"/>
              <w:right w:val="nil"/>
            </w:tcBorders>
            <w:shd w:val="clear" w:color="auto" w:fill="auto"/>
            <w:textDirection w:val="btLr"/>
            <w:vAlign w:val="center"/>
          </w:tcPr>
          <w:p w14:paraId="42D56ED3" w14:textId="77777777" w:rsidR="00476C6E" w:rsidRPr="006301D8" w:rsidRDefault="00476C6E" w:rsidP="00824842">
            <w:pPr>
              <w:spacing w:line="276" w:lineRule="auto"/>
              <w:ind w:left="113" w:right="113"/>
              <w:jc w:val="both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807" w:type="dxa"/>
            <w:vMerge/>
            <w:tcBorders>
              <w:left w:val="nil"/>
              <w:right w:val="nil"/>
            </w:tcBorders>
            <w:textDirection w:val="btLr"/>
          </w:tcPr>
          <w:p w14:paraId="1109753D" w14:textId="77777777" w:rsidR="00476C6E" w:rsidRPr="006301D8" w:rsidRDefault="00476C6E" w:rsidP="00824842">
            <w:pPr>
              <w:spacing w:line="276" w:lineRule="auto"/>
              <w:ind w:left="113" w:right="113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259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2E35DCF" w14:textId="77777777" w:rsidR="00476C6E" w:rsidRPr="006301D8" w:rsidRDefault="00476C6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7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7928DF6" w14:textId="77777777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i/>
                <w:sz w:val="16"/>
                <w:szCs w:val="16"/>
                <w:lang w:val="en-US"/>
              </w:rPr>
              <w:t>N</w:t>
            </w:r>
          </w:p>
        </w:tc>
        <w:tc>
          <w:tcPr>
            <w:tcW w:w="194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C5D0650" w14:textId="1CDB307E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8</w:t>
            </w:r>
          </w:p>
        </w:tc>
        <w:tc>
          <w:tcPr>
            <w:tcW w:w="1825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CB4FE8E" w14:textId="1FE01B6E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4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123FA4D" w14:textId="738913A3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9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BCAD661" w14:textId="6CC35BC2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2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21A10F8" w14:textId="1DA411F2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6</w:t>
            </w:r>
          </w:p>
        </w:tc>
      </w:tr>
      <w:tr w:rsidR="00476C6E" w:rsidRPr="006301D8" w14:paraId="424360F1" w14:textId="7D09C10C" w:rsidTr="00140442">
        <w:trPr>
          <w:trHeight w:val="120"/>
          <w:jc w:val="center"/>
        </w:trPr>
        <w:tc>
          <w:tcPr>
            <w:tcW w:w="714" w:type="dxa"/>
            <w:vMerge/>
            <w:tcBorders>
              <w:left w:val="nil"/>
              <w:right w:val="nil"/>
            </w:tcBorders>
            <w:shd w:val="clear" w:color="auto" w:fill="auto"/>
            <w:vAlign w:val="center"/>
          </w:tcPr>
          <w:p w14:paraId="1BD34D3C" w14:textId="77777777" w:rsidR="00476C6E" w:rsidRPr="006301D8" w:rsidRDefault="00476C6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807" w:type="dxa"/>
            <w:vMerge/>
            <w:tcBorders>
              <w:left w:val="nil"/>
              <w:right w:val="nil"/>
            </w:tcBorders>
          </w:tcPr>
          <w:p w14:paraId="1446C074" w14:textId="77777777" w:rsidR="00476C6E" w:rsidRPr="006301D8" w:rsidRDefault="00476C6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2590" w:type="dxa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951EAD1" w14:textId="77777777" w:rsidR="00476C6E" w:rsidRPr="006301D8" w:rsidRDefault="00476C6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FQ</w:t>
            </w:r>
          </w:p>
        </w:tc>
        <w:tc>
          <w:tcPr>
            <w:tcW w:w="147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6AA5B78" w14:textId="77777777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</w:t>
            </w:r>
          </w:p>
        </w:tc>
        <w:tc>
          <w:tcPr>
            <w:tcW w:w="194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083FB0F" w14:textId="7D194F58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197</w:t>
            </w:r>
          </w:p>
        </w:tc>
        <w:tc>
          <w:tcPr>
            <w:tcW w:w="1825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563573E" w14:textId="4F05CE91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267*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569F05D" w14:textId="2CD26439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266*</w:t>
            </w:r>
          </w:p>
        </w:tc>
        <w:tc>
          <w:tcPr>
            <w:tcW w:w="1842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D3D58BF" w14:textId="1E5BA67E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267*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A3FEA15" w14:textId="3D0EE3B3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321*</w:t>
            </w:r>
          </w:p>
        </w:tc>
      </w:tr>
      <w:tr w:rsidR="00476C6E" w:rsidRPr="006301D8" w14:paraId="033E2A5E" w14:textId="01042A3C" w:rsidTr="00D4053C">
        <w:trPr>
          <w:trHeight w:val="120"/>
          <w:jc w:val="center"/>
        </w:trPr>
        <w:tc>
          <w:tcPr>
            <w:tcW w:w="714" w:type="dxa"/>
            <w:vMerge/>
            <w:tcBorders>
              <w:left w:val="nil"/>
              <w:right w:val="nil"/>
            </w:tcBorders>
            <w:shd w:val="clear" w:color="auto" w:fill="auto"/>
            <w:vAlign w:val="center"/>
          </w:tcPr>
          <w:p w14:paraId="2DEAC602" w14:textId="77777777" w:rsidR="00476C6E" w:rsidRPr="006301D8" w:rsidRDefault="00476C6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807" w:type="dxa"/>
            <w:vMerge/>
            <w:tcBorders>
              <w:left w:val="nil"/>
              <w:right w:val="nil"/>
            </w:tcBorders>
          </w:tcPr>
          <w:p w14:paraId="22BB0701" w14:textId="77777777" w:rsidR="00476C6E" w:rsidRPr="006301D8" w:rsidRDefault="00476C6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259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C0887C1" w14:textId="77777777" w:rsidR="00476C6E" w:rsidRPr="006301D8" w:rsidRDefault="00476C6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7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4CE182" w14:textId="77777777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CC (95% CI)</w:t>
            </w:r>
          </w:p>
        </w:tc>
        <w:tc>
          <w:tcPr>
            <w:tcW w:w="19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7435BC" w14:textId="26B1B578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367 (0.007-0.596)</w:t>
            </w:r>
          </w:p>
        </w:tc>
        <w:tc>
          <w:tcPr>
            <w:tcW w:w="18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0EE31B" w14:textId="0A8B8D25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431 (0.096-0.642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73A41E" w14:textId="26B28209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440 (0.079-0.660)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A3ADC0" w14:textId="29335296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404 (0.076-0.616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D4E3FD" w14:textId="30F40AA0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468 (0.044-0.704)</w:t>
            </w:r>
          </w:p>
        </w:tc>
      </w:tr>
      <w:tr w:rsidR="00476C6E" w:rsidRPr="006301D8" w14:paraId="486564BC" w14:textId="5D3B307C" w:rsidTr="00D4053C">
        <w:trPr>
          <w:trHeight w:val="120"/>
          <w:jc w:val="center"/>
        </w:trPr>
        <w:tc>
          <w:tcPr>
            <w:tcW w:w="714" w:type="dxa"/>
            <w:vMerge/>
            <w:tcBorders>
              <w:left w:val="nil"/>
              <w:right w:val="nil"/>
            </w:tcBorders>
            <w:shd w:val="clear" w:color="auto" w:fill="auto"/>
            <w:vAlign w:val="center"/>
          </w:tcPr>
          <w:p w14:paraId="02EC0D0D" w14:textId="77777777" w:rsidR="00476C6E" w:rsidRPr="006301D8" w:rsidRDefault="00476C6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807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34BD6858" w14:textId="77777777" w:rsidR="00476C6E" w:rsidRPr="006301D8" w:rsidRDefault="00476C6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259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158C06B" w14:textId="77777777" w:rsidR="00476C6E" w:rsidRPr="006301D8" w:rsidRDefault="00476C6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7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4DAB3DF" w14:textId="77777777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i/>
                <w:sz w:val="16"/>
                <w:szCs w:val="16"/>
                <w:lang w:val="en-US"/>
              </w:rPr>
              <w:t>N</w:t>
            </w:r>
          </w:p>
        </w:tc>
        <w:tc>
          <w:tcPr>
            <w:tcW w:w="194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533342C" w14:textId="7FF9555D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78</w:t>
            </w:r>
          </w:p>
        </w:tc>
        <w:tc>
          <w:tcPr>
            <w:tcW w:w="1825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F20605C" w14:textId="1B4CD5EF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74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0348014" w14:textId="6DB8031E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4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7D412B2" w14:textId="475C992C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2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2BFE6A4" w14:textId="466D0FD1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7</w:t>
            </w:r>
          </w:p>
        </w:tc>
      </w:tr>
      <w:tr w:rsidR="00476C6E" w:rsidRPr="006301D8" w14:paraId="129F1E8D" w14:textId="56FFFECA" w:rsidTr="00D4053C">
        <w:trPr>
          <w:trHeight w:val="72"/>
          <w:jc w:val="center"/>
        </w:trPr>
        <w:tc>
          <w:tcPr>
            <w:tcW w:w="714" w:type="dxa"/>
            <w:vMerge/>
            <w:tcBorders>
              <w:left w:val="nil"/>
              <w:right w:val="nil"/>
            </w:tcBorders>
            <w:shd w:val="clear" w:color="auto" w:fill="auto"/>
            <w:vAlign w:val="center"/>
          </w:tcPr>
          <w:p w14:paraId="74D657BC" w14:textId="77777777" w:rsidR="00476C6E" w:rsidRPr="006301D8" w:rsidRDefault="00476C6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807" w:type="dxa"/>
            <w:vMerge w:val="restart"/>
            <w:tcBorders>
              <w:top w:val="single" w:sz="4" w:space="0" w:color="auto"/>
              <w:left w:val="nil"/>
              <w:right w:val="nil"/>
            </w:tcBorders>
            <w:textDirection w:val="btLr"/>
          </w:tcPr>
          <w:p w14:paraId="5DF0C686" w14:textId="77777777" w:rsidR="00476C6E" w:rsidRPr="006301D8" w:rsidRDefault="00476C6E" w:rsidP="00824842">
            <w:pPr>
              <w:spacing w:line="276" w:lineRule="auto"/>
              <w:ind w:left="113" w:right="113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mproved</w:t>
            </w:r>
            <w:r w:rsidRPr="006301D8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 xml:space="preserve"> </w:t>
            </w: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ietary methods</w:t>
            </w:r>
          </w:p>
        </w:tc>
        <w:tc>
          <w:tcPr>
            <w:tcW w:w="2590" w:type="dxa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8FCED00" w14:textId="7B4F5E2A" w:rsidR="00476C6E" w:rsidRPr="006301D8" w:rsidRDefault="00476C6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24DR+SQ </w:t>
            </w:r>
          </w:p>
        </w:tc>
        <w:tc>
          <w:tcPr>
            <w:tcW w:w="147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A1D0F8A" w14:textId="77777777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</w:t>
            </w:r>
          </w:p>
        </w:tc>
        <w:tc>
          <w:tcPr>
            <w:tcW w:w="194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7E9E265" w14:textId="319AA48B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296**</w:t>
            </w:r>
          </w:p>
        </w:tc>
        <w:tc>
          <w:tcPr>
            <w:tcW w:w="1825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17D7948" w14:textId="14A72CFC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237*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1D03FE0" w14:textId="6C7573C5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295**</w:t>
            </w:r>
          </w:p>
        </w:tc>
        <w:tc>
          <w:tcPr>
            <w:tcW w:w="1842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504BD67" w14:textId="70E73D8E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299**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5DE63B9" w14:textId="72316D7D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283*</w:t>
            </w:r>
          </w:p>
        </w:tc>
      </w:tr>
      <w:tr w:rsidR="00476C6E" w:rsidRPr="006301D8" w14:paraId="34457618" w14:textId="2FA48FF7" w:rsidTr="00D4053C">
        <w:trPr>
          <w:trHeight w:val="120"/>
          <w:jc w:val="center"/>
        </w:trPr>
        <w:tc>
          <w:tcPr>
            <w:tcW w:w="714" w:type="dxa"/>
            <w:vMerge/>
            <w:tcBorders>
              <w:left w:val="nil"/>
              <w:right w:val="nil"/>
            </w:tcBorders>
            <w:shd w:val="clear" w:color="auto" w:fill="auto"/>
            <w:vAlign w:val="center"/>
          </w:tcPr>
          <w:p w14:paraId="7D63C33D" w14:textId="77777777" w:rsidR="00476C6E" w:rsidRPr="006301D8" w:rsidRDefault="00476C6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807" w:type="dxa"/>
            <w:vMerge/>
            <w:tcBorders>
              <w:left w:val="nil"/>
              <w:right w:val="nil"/>
            </w:tcBorders>
          </w:tcPr>
          <w:p w14:paraId="7745E7F4" w14:textId="77777777" w:rsidR="00476C6E" w:rsidRPr="006301D8" w:rsidRDefault="00476C6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2590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FE071F4" w14:textId="77777777" w:rsidR="00476C6E" w:rsidRPr="006301D8" w:rsidRDefault="00476C6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7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807049" w14:textId="77777777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CC (95% CI)</w:t>
            </w:r>
          </w:p>
        </w:tc>
        <w:tc>
          <w:tcPr>
            <w:tcW w:w="19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6087C6" w14:textId="6D424CD1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403 (0.126-0.592)</w:t>
            </w:r>
          </w:p>
        </w:tc>
        <w:tc>
          <w:tcPr>
            <w:tcW w:w="18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D87C44" w14:textId="2389EA3C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373 (0.075-0.575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1519F5" w14:textId="7CEBC075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431 (0.134-0.627)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6566D3" w14:textId="7B433F56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425 (0.164-0.605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33D5D0" w14:textId="5DE1C9BD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376 (-0.019-0.618)</w:t>
            </w:r>
          </w:p>
        </w:tc>
      </w:tr>
      <w:tr w:rsidR="00476C6E" w:rsidRPr="006301D8" w14:paraId="55BC047F" w14:textId="7A9E79A8" w:rsidTr="00D4053C">
        <w:trPr>
          <w:trHeight w:val="120"/>
          <w:jc w:val="center"/>
        </w:trPr>
        <w:tc>
          <w:tcPr>
            <w:tcW w:w="714" w:type="dxa"/>
            <w:vMerge/>
            <w:tcBorders>
              <w:left w:val="nil"/>
              <w:right w:val="nil"/>
            </w:tcBorders>
            <w:shd w:val="clear" w:color="auto" w:fill="auto"/>
            <w:vAlign w:val="center"/>
          </w:tcPr>
          <w:p w14:paraId="67D05547" w14:textId="77777777" w:rsidR="00476C6E" w:rsidRPr="006301D8" w:rsidRDefault="00476C6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807" w:type="dxa"/>
            <w:vMerge/>
            <w:tcBorders>
              <w:left w:val="nil"/>
              <w:right w:val="nil"/>
            </w:tcBorders>
          </w:tcPr>
          <w:p w14:paraId="3E646779" w14:textId="77777777" w:rsidR="00476C6E" w:rsidRPr="006301D8" w:rsidRDefault="00476C6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2590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CE26F44" w14:textId="77777777" w:rsidR="00476C6E" w:rsidRPr="006301D8" w:rsidRDefault="00476C6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7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5D3432C" w14:textId="77777777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i/>
                <w:sz w:val="16"/>
                <w:szCs w:val="16"/>
                <w:lang w:val="en-US"/>
              </w:rPr>
              <w:t>N</w:t>
            </w:r>
          </w:p>
        </w:tc>
        <w:tc>
          <w:tcPr>
            <w:tcW w:w="194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4C49CB2" w14:textId="3A054F79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8</w:t>
            </w:r>
          </w:p>
        </w:tc>
        <w:tc>
          <w:tcPr>
            <w:tcW w:w="1825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0D37CA2" w14:textId="78C69970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4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2BC8AD8" w14:textId="75F95EA3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9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AB5CA00" w14:textId="7AB08447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2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CAE0DDB" w14:textId="60CF9BBD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6</w:t>
            </w:r>
          </w:p>
        </w:tc>
      </w:tr>
      <w:tr w:rsidR="00476C6E" w:rsidRPr="006301D8" w14:paraId="497CE802" w14:textId="2C564CB9" w:rsidTr="00D4053C">
        <w:trPr>
          <w:trHeight w:val="120"/>
          <w:jc w:val="center"/>
        </w:trPr>
        <w:tc>
          <w:tcPr>
            <w:tcW w:w="714" w:type="dxa"/>
            <w:vMerge/>
            <w:tcBorders>
              <w:left w:val="nil"/>
              <w:right w:val="nil"/>
            </w:tcBorders>
            <w:shd w:val="clear" w:color="auto" w:fill="auto"/>
            <w:vAlign w:val="center"/>
          </w:tcPr>
          <w:p w14:paraId="29055FF1" w14:textId="77777777" w:rsidR="00476C6E" w:rsidRPr="006301D8" w:rsidRDefault="00476C6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807" w:type="dxa"/>
            <w:vMerge/>
            <w:tcBorders>
              <w:left w:val="nil"/>
              <w:right w:val="nil"/>
            </w:tcBorders>
          </w:tcPr>
          <w:p w14:paraId="4E3E784B" w14:textId="77777777" w:rsidR="00476C6E" w:rsidRPr="006301D8" w:rsidRDefault="00476C6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2590" w:type="dxa"/>
            <w:vMerge w:val="restar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4D99A39F" w14:textId="58615FFA" w:rsidR="00476C6E" w:rsidRPr="006301D8" w:rsidRDefault="00476C6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4DR+15%</w:t>
            </w:r>
          </w:p>
        </w:tc>
        <w:tc>
          <w:tcPr>
            <w:tcW w:w="147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26E474" w14:textId="77777777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</w:t>
            </w:r>
          </w:p>
        </w:tc>
        <w:tc>
          <w:tcPr>
            <w:tcW w:w="19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16F9E0" w14:textId="6A74FEDB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254**</w:t>
            </w:r>
          </w:p>
        </w:tc>
        <w:tc>
          <w:tcPr>
            <w:tcW w:w="18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9B71EB" w14:textId="2561F84B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217*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42B99C" w14:textId="3A7F1BD4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293**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9E8A4F" w14:textId="395B71E7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270**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CA1799" w14:textId="042D7540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295*</w:t>
            </w:r>
          </w:p>
        </w:tc>
      </w:tr>
      <w:tr w:rsidR="00476C6E" w:rsidRPr="006301D8" w14:paraId="2032ADAF" w14:textId="34F7F983" w:rsidTr="00D4053C">
        <w:trPr>
          <w:trHeight w:val="120"/>
          <w:jc w:val="center"/>
        </w:trPr>
        <w:tc>
          <w:tcPr>
            <w:tcW w:w="714" w:type="dxa"/>
            <w:vMerge/>
            <w:tcBorders>
              <w:left w:val="nil"/>
              <w:right w:val="nil"/>
            </w:tcBorders>
            <w:shd w:val="clear" w:color="auto" w:fill="auto"/>
            <w:vAlign w:val="center"/>
          </w:tcPr>
          <w:p w14:paraId="57DD6234" w14:textId="77777777" w:rsidR="00476C6E" w:rsidRPr="006301D8" w:rsidRDefault="00476C6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807" w:type="dxa"/>
            <w:vMerge/>
            <w:tcBorders>
              <w:left w:val="nil"/>
              <w:right w:val="nil"/>
            </w:tcBorders>
          </w:tcPr>
          <w:p w14:paraId="630D37AF" w14:textId="77777777" w:rsidR="00476C6E" w:rsidRPr="006301D8" w:rsidRDefault="00476C6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2590" w:type="dxa"/>
            <w:vMerge/>
            <w:tcBorders>
              <w:left w:val="nil"/>
              <w:right w:val="nil"/>
            </w:tcBorders>
            <w:vAlign w:val="center"/>
          </w:tcPr>
          <w:p w14:paraId="0D1E29C4" w14:textId="77777777" w:rsidR="00476C6E" w:rsidRPr="006301D8" w:rsidRDefault="00476C6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7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34FAF9" w14:textId="77777777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CC (95% CI)</w:t>
            </w:r>
          </w:p>
        </w:tc>
        <w:tc>
          <w:tcPr>
            <w:tcW w:w="19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8D1A31" w14:textId="5EF7D2EB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379 (0.091-0.575)</w:t>
            </w:r>
          </w:p>
        </w:tc>
        <w:tc>
          <w:tcPr>
            <w:tcW w:w="18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1931CD" w14:textId="646363D3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363 (0.061-0.568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49FC5C" w14:textId="53F9896A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428 (0.129-0.624)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566124" w14:textId="271999B3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411 (0.145-0.595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2BE185" w14:textId="1C2A3AFA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389 (0.001-0.626)</w:t>
            </w:r>
          </w:p>
        </w:tc>
      </w:tr>
      <w:tr w:rsidR="00476C6E" w:rsidRPr="006301D8" w14:paraId="16CAD7F6" w14:textId="3677775F" w:rsidTr="00D4053C">
        <w:trPr>
          <w:trHeight w:val="120"/>
          <w:jc w:val="center"/>
        </w:trPr>
        <w:tc>
          <w:tcPr>
            <w:tcW w:w="714" w:type="dxa"/>
            <w:vMerge/>
            <w:tcBorders>
              <w:left w:val="nil"/>
              <w:right w:val="nil"/>
            </w:tcBorders>
            <w:shd w:val="clear" w:color="auto" w:fill="auto"/>
            <w:vAlign w:val="center"/>
          </w:tcPr>
          <w:p w14:paraId="533DCAEB" w14:textId="77777777" w:rsidR="00476C6E" w:rsidRPr="006301D8" w:rsidRDefault="00476C6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807" w:type="dxa"/>
            <w:vMerge/>
            <w:tcBorders>
              <w:left w:val="nil"/>
              <w:right w:val="nil"/>
            </w:tcBorders>
          </w:tcPr>
          <w:p w14:paraId="049E89FE" w14:textId="77777777" w:rsidR="00476C6E" w:rsidRPr="006301D8" w:rsidRDefault="00476C6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2590" w:type="dxa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512088F9" w14:textId="77777777" w:rsidR="00476C6E" w:rsidRPr="006301D8" w:rsidRDefault="00476C6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7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8339F08" w14:textId="77777777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i/>
                <w:sz w:val="16"/>
                <w:szCs w:val="16"/>
                <w:lang w:val="en-US"/>
              </w:rPr>
              <w:t>N</w:t>
            </w:r>
          </w:p>
        </w:tc>
        <w:tc>
          <w:tcPr>
            <w:tcW w:w="194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F68E94C" w14:textId="1B253F39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8</w:t>
            </w:r>
          </w:p>
        </w:tc>
        <w:tc>
          <w:tcPr>
            <w:tcW w:w="1825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D6770E2" w14:textId="7EF71C3C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4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E435F08" w14:textId="69032248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9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04025E1" w14:textId="384700FE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2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02B3900" w14:textId="16FDEC23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6</w:t>
            </w:r>
          </w:p>
        </w:tc>
      </w:tr>
      <w:tr w:rsidR="00476C6E" w:rsidRPr="006301D8" w14:paraId="3B52D00E" w14:textId="35368566" w:rsidTr="00D4053C">
        <w:trPr>
          <w:trHeight w:val="120"/>
          <w:jc w:val="center"/>
        </w:trPr>
        <w:tc>
          <w:tcPr>
            <w:tcW w:w="714" w:type="dxa"/>
            <w:vMerge/>
            <w:tcBorders>
              <w:left w:val="nil"/>
              <w:right w:val="nil"/>
            </w:tcBorders>
            <w:shd w:val="clear" w:color="auto" w:fill="auto"/>
            <w:vAlign w:val="center"/>
          </w:tcPr>
          <w:p w14:paraId="7ECBB98D" w14:textId="77777777" w:rsidR="00476C6E" w:rsidRPr="006301D8" w:rsidRDefault="00476C6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807" w:type="dxa"/>
            <w:vMerge/>
            <w:tcBorders>
              <w:left w:val="nil"/>
              <w:right w:val="nil"/>
            </w:tcBorders>
          </w:tcPr>
          <w:p w14:paraId="689A5779" w14:textId="77777777" w:rsidR="00476C6E" w:rsidRPr="006301D8" w:rsidRDefault="00476C6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2590" w:type="dxa"/>
            <w:vMerge w:val="restar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041AA38A" w14:textId="77777777" w:rsidR="00476C6E" w:rsidRPr="006301D8" w:rsidRDefault="00476C6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proofErr w:type="spellStart"/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aFFQ</w:t>
            </w:r>
            <w:proofErr w:type="spellEnd"/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</w:t>
            </w:r>
          </w:p>
        </w:tc>
        <w:tc>
          <w:tcPr>
            <w:tcW w:w="147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008BCD" w14:textId="77777777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</w:t>
            </w:r>
          </w:p>
        </w:tc>
        <w:tc>
          <w:tcPr>
            <w:tcW w:w="19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FFE075" w14:textId="2F22B1A9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511**</w:t>
            </w:r>
          </w:p>
        </w:tc>
        <w:tc>
          <w:tcPr>
            <w:tcW w:w="18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452BBE" w14:textId="610669D3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442**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DD9B02" w14:textId="4E169DCA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459**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07B9A6" w14:textId="54B03BED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491**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A87013" w14:textId="07F7E25F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452**</w:t>
            </w:r>
          </w:p>
        </w:tc>
      </w:tr>
      <w:tr w:rsidR="00476C6E" w:rsidRPr="006301D8" w14:paraId="485CDF1B" w14:textId="63E05075" w:rsidTr="00D4053C">
        <w:trPr>
          <w:trHeight w:val="120"/>
          <w:jc w:val="center"/>
        </w:trPr>
        <w:tc>
          <w:tcPr>
            <w:tcW w:w="714" w:type="dxa"/>
            <w:vMerge/>
            <w:tcBorders>
              <w:left w:val="nil"/>
              <w:right w:val="nil"/>
            </w:tcBorders>
            <w:shd w:val="clear" w:color="auto" w:fill="auto"/>
            <w:vAlign w:val="center"/>
          </w:tcPr>
          <w:p w14:paraId="730483F9" w14:textId="77777777" w:rsidR="00476C6E" w:rsidRPr="006301D8" w:rsidRDefault="00476C6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807" w:type="dxa"/>
            <w:vMerge/>
            <w:tcBorders>
              <w:left w:val="nil"/>
              <w:right w:val="nil"/>
            </w:tcBorders>
          </w:tcPr>
          <w:p w14:paraId="0F47CDF6" w14:textId="77777777" w:rsidR="00476C6E" w:rsidRPr="006301D8" w:rsidRDefault="00476C6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2590" w:type="dxa"/>
            <w:vMerge/>
            <w:tcBorders>
              <w:left w:val="nil"/>
              <w:right w:val="nil"/>
            </w:tcBorders>
            <w:vAlign w:val="center"/>
          </w:tcPr>
          <w:p w14:paraId="50B51C6D" w14:textId="77777777" w:rsidR="00476C6E" w:rsidRPr="006301D8" w:rsidRDefault="00476C6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7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105511" w14:textId="77777777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CC (95% CI)</w:t>
            </w:r>
          </w:p>
        </w:tc>
        <w:tc>
          <w:tcPr>
            <w:tcW w:w="19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9C545A" w14:textId="4BB3FFDF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667 (0.429-0.806)</w:t>
            </w:r>
          </w:p>
        </w:tc>
        <w:tc>
          <w:tcPr>
            <w:tcW w:w="18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87BE32" w14:textId="536BF20A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612 (0.331-0.775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ED3087" w14:textId="6F315647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627 (0.334-0.791)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3D1E5B" w14:textId="52C7CA2B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657 (0.423-0.796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7B8441" w14:textId="55A3AE82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623 (0.260-0.808)</w:t>
            </w:r>
          </w:p>
        </w:tc>
      </w:tr>
      <w:tr w:rsidR="00476C6E" w:rsidRPr="006301D8" w14:paraId="3792790C" w14:textId="308D6CBC" w:rsidTr="00D4053C">
        <w:trPr>
          <w:trHeight w:val="120"/>
          <w:jc w:val="center"/>
        </w:trPr>
        <w:tc>
          <w:tcPr>
            <w:tcW w:w="714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2DE7E38E" w14:textId="77777777" w:rsidR="00476C6E" w:rsidRPr="006301D8" w:rsidRDefault="00476C6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807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341182C6" w14:textId="77777777" w:rsidR="00476C6E" w:rsidRPr="006301D8" w:rsidRDefault="00476C6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2590" w:type="dxa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1ED2A4A6" w14:textId="77777777" w:rsidR="00476C6E" w:rsidRPr="006301D8" w:rsidRDefault="00476C6E" w:rsidP="00824842">
            <w:pPr>
              <w:spacing w:line="276" w:lineRule="auto"/>
              <w:jc w:val="both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7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203290F" w14:textId="77777777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i/>
                <w:sz w:val="16"/>
                <w:szCs w:val="16"/>
                <w:lang w:val="en-US"/>
              </w:rPr>
              <w:t>N</w:t>
            </w:r>
          </w:p>
        </w:tc>
        <w:tc>
          <w:tcPr>
            <w:tcW w:w="194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E4AD322" w14:textId="46B26252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5</w:t>
            </w:r>
          </w:p>
        </w:tc>
        <w:tc>
          <w:tcPr>
            <w:tcW w:w="1825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E0AF8AD" w14:textId="4472C98B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4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C469847" w14:textId="02AAA69A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8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8446D1C" w14:textId="67C611E6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9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C9127D6" w14:textId="02C26FB7" w:rsidR="00476C6E" w:rsidRPr="006301D8" w:rsidRDefault="00476C6E" w:rsidP="00824842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</w:tr>
      <w:tr w:rsidR="00476C6E" w:rsidRPr="006301D8" w14:paraId="35BD2D67" w14:textId="27B217C8" w:rsidTr="00D4053C">
        <w:trPr>
          <w:trHeight w:val="120"/>
          <w:jc w:val="center"/>
        </w:trPr>
        <w:tc>
          <w:tcPr>
            <w:tcW w:w="14884" w:type="dxa"/>
            <w:gridSpan w:val="9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50D0DDE" w14:textId="77777777" w:rsidR="003B01CD" w:rsidRPr="006301D8" w:rsidRDefault="00476C6E" w:rsidP="00824842">
            <w:pPr>
              <w:spacing w:line="276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* p&lt;0.05; ** p≤0.01</w:t>
            </w:r>
            <w:r w:rsidR="00140442"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. </w:t>
            </w: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CC: intraclass correlation coefficient; CI: confidence interval; Na: sodium; 24UNa: 24h urine Na; 24DRNa:24h dietary recalls Na; 24DRNa+15%: 24h dietary recalls Na plus 15% (discretionary Na); 24hDRNa+SQ: 24h dietary recalls Na plus discretionary salt questions; FFQ: food frequency questionnaire</w:t>
            </w:r>
            <w:r w:rsidR="00140442"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.</w:t>
            </w:r>
          </w:p>
          <w:p w14:paraId="764721BB" w14:textId="3ED92399" w:rsidR="00476C6E" w:rsidRPr="006301D8" w:rsidRDefault="00476C6E" w:rsidP="002C380B">
            <w:pPr>
              <w:spacing w:line="276" w:lineRule="auto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301D8">
              <w:rPr>
                <w:rFonts w:ascii="Times New Roman" w:hAnsi="Times New Roman" w:cs="Times New Roman"/>
                <w:sz w:val="16"/>
                <w:szCs w:val="16"/>
                <w:u w:val="single"/>
                <w:lang w:val="en-US"/>
              </w:rPr>
              <w:t>Exclusion criteria for incomplete 24h urine collections</w:t>
            </w: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: </w:t>
            </w:r>
            <w:r w:rsidR="00251074"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Exclusion criterion 1: </w:t>
            </w: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rine volume &lt;500mL;</w:t>
            </w:r>
            <w:r w:rsidR="002C380B"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Exclusion criterion 2: </w:t>
            </w: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Urine creatinine &lt;6mmol/day plus 24h urine volume &lt;1000mL or urine creatinine &lt;5mmol/day </w:t>
            </w:r>
            <w:r w:rsidRPr="006301D8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fldChar w:fldCharType="begin">
                <w:fldData xml:space="preserve">PEVuZE5vdGU+PENpdGU+PEF1dGhvcj5SZWluaXZ1bzwvQXV0aG9yPjxZZWFyPjIwMDY8L1llYXI+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</w:fldData>
              </w:fldChar>
            </w:r>
            <w:r w:rsidRPr="006301D8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instrText xml:space="preserve"> ADDIN EN.CITE </w:instrText>
            </w:r>
            <w:r w:rsidRPr="006301D8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fldChar w:fldCharType="begin">
                <w:fldData xml:space="preserve">PEVuZE5vdGU+PENpdGU+PEF1dGhvcj5SZWluaXZ1bzwvQXV0aG9yPjxZZWFyPjIwMDY8L1llYXI+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</w:fldData>
              </w:fldChar>
            </w:r>
            <w:r w:rsidRPr="006301D8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instrText xml:space="preserve"> ADDIN EN.CITE.DATA </w:instrText>
            </w:r>
            <w:r w:rsidRPr="006301D8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</w:r>
            <w:r w:rsidRPr="006301D8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fldChar w:fldCharType="end"/>
            </w:r>
            <w:r w:rsidRPr="006301D8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</w:r>
            <w:r w:rsidRPr="006301D8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fldChar w:fldCharType="separate"/>
            </w:r>
            <w:r w:rsidRPr="006301D8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en-US"/>
              </w:rPr>
              <w:t>(</w:t>
            </w:r>
            <w:r w:rsidR="0035787B" w:rsidRPr="006301D8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en-US"/>
              </w:rPr>
              <w:t>1</w:t>
            </w:r>
            <w:r w:rsidRPr="006301D8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en-US"/>
              </w:rPr>
              <w:t>)</w:t>
            </w:r>
            <w:r w:rsidRPr="006301D8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fldChar w:fldCharType="end"/>
            </w: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;</w:t>
            </w:r>
            <w:r w:rsidR="002C380B"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Exclusion criterion 3:</w:t>
            </w: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(urine creatinine (mg/day))/(body weight (kg))&lt;10.8 or&gt;25.2 </w:t>
            </w:r>
            <w:r w:rsidRPr="006301D8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fldChar w:fldCharType="begin"/>
            </w:r>
            <w:r w:rsidRPr="006301D8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instrText xml:space="preserve"> ADDIN EN.CITE &lt;EndNote&gt;&lt;Cite&gt;&lt;Year&gt;1984&lt;/Year&gt;&lt;RecNum&gt;749&lt;/RecNum&gt;&lt;DisplayText&gt;(3)&lt;/DisplayText&gt;&lt;record&gt;&lt;rec-number&gt;749&lt;/rec-number&gt;&lt;foreign-keys&gt;&lt;key app="EN" db-id="zfr5r0e0osdxf3ezz03vxfaj0z2asw0t0az9" timestamp="1553769350"&gt;749&lt;/key&gt;&lt;/foreign-keys&gt;&lt;ref-type name="Report"&gt;27&lt;/ref-type&gt;&lt;contributors&gt;&lt;/contributors&gt;&lt;titles&gt;&lt;title&gt;WHO Regional Office for Europe. Estimation of sodium intake and output: review of methods and recommendations for epidemiological studies. Report on a WHO meeting by the WHO collaborating center for research and training in cardiovascular diseases. Geneva: World Health Organization.&lt;/title&gt;&lt;/titles&gt;&lt;dates&gt;&lt;year&gt;1984&lt;/year&gt;&lt;/dates&gt;&lt;urls&gt;&lt;/urls&gt;&lt;/record&gt;&lt;/Cite&gt;&lt;/EndNote&gt;</w:instrText>
            </w:r>
            <w:r w:rsidRPr="006301D8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fldChar w:fldCharType="separate"/>
            </w:r>
            <w:r w:rsidRPr="006301D8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en-US"/>
              </w:rPr>
              <w:t>(</w:t>
            </w:r>
            <w:r w:rsidR="0035787B" w:rsidRPr="006301D8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en-US"/>
              </w:rPr>
              <w:t>2</w:t>
            </w:r>
            <w:r w:rsidRPr="006301D8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en-US"/>
              </w:rPr>
              <w:t>)</w:t>
            </w:r>
            <w:r w:rsidRPr="006301D8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fldChar w:fldCharType="end"/>
            </w: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; </w:t>
            </w:r>
            <w:r w:rsidR="002C380B"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Exclusion criterion </w:t>
            </w: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</w:t>
            </w:r>
            <w:r w:rsidR="002C380B"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:</w:t>
            </w: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Males:  (urine creatinine (mg/day))/(body weight (kg))&lt;14 or&gt;26, Females:  (urine creatinine (mg/day))/(body weight (kg))&lt;11 or&gt;20    </w:t>
            </w:r>
            <w:r w:rsidRPr="006301D8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fldChar w:fldCharType="begin">
                <w:fldData xml:space="preserve">PEVuZE5vdGU+PENpdGU+PEF1dGhvcj5NYWxla3NoYWg8L0F1dGhvcj48WWVhcj4yMDA2PC9ZZWFy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</w:fldData>
              </w:fldChar>
            </w:r>
            <w:r w:rsidRPr="006301D8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instrText xml:space="preserve"> ADDIN EN.CITE </w:instrText>
            </w:r>
            <w:r w:rsidRPr="006301D8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fldChar w:fldCharType="begin">
                <w:fldData xml:space="preserve">PEVuZE5vdGU+PENpdGU+PEF1dGhvcj5NYWxla3NoYWg8L0F1dGhvcj48WWVhcj4yMDA2PC9ZZWFy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</w:fldData>
              </w:fldChar>
            </w:r>
            <w:r w:rsidRPr="006301D8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instrText xml:space="preserve"> ADDIN EN.CITE.DATA </w:instrText>
            </w:r>
            <w:r w:rsidRPr="006301D8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</w:r>
            <w:r w:rsidRPr="006301D8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fldChar w:fldCharType="end"/>
            </w:r>
            <w:r w:rsidRPr="006301D8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</w:r>
            <w:r w:rsidRPr="006301D8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fldChar w:fldCharType="separate"/>
            </w:r>
            <w:r w:rsidRPr="006301D8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en-US"/>
              </w:rPr>
              <w:t>(</w:t>
            </w:r>
            <w:r w:rsidR="0035787B" w:rsidRPr="006301D8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en-US"/>
              </w:rPr>
              <w:t>3</w:t>
            </w:r>
            <w:r w:rsidRPr="006301D8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en-US"/>
              </w:rPr>
              <w:t>)</w:t>
            </w:r>
            <w:r w:rsidRPr="006301D8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fldChar w:fldCharType="end"/>
            </w: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</w:t>
            </w:r>
            <w:r w:rsidR="002C380B"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Exclusion criterion </w:t>
            </w: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</w:t>
            </w:r>
            <w:r w:rsidR="002C380B"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:</w:t>
            </w: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Males:  (urine creatinine (mg/day))/(24 x body weight (kg))&lt;0.6, Females:  (urine creatinine (mg/day))/(21 x body weight (kg))&lt;0.6 </w:t>
            </w: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/>
            </w: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&lt;EndNote&gt;&lt;Cite&gt;&lt;Author&gt;Joossens JV&lt;/Author&gt;&lt;Year&gt;1984&lt;/Year&gt;&lt;RecNum&gt;751&lt;/RecNum&gt;&lt;DisplayText&gt;(5)&lt;/DisplayText&gt;&lt;record&gt;&lt;rec-number&gt;751&lt;/rec-number&gt;&lt;foreign-keys&gt;&lt;key app="EN" db-id="zfr5r0e0osdxf3ezz03vxfaj0z2asw0t0az9" timestamp="1553769648"&gt;751&lt;/key&gt;&lt;/foreign-keys&gt;&lt;ref-type name="Journal Article"&gt;17&lt;/ref-type&gt;&lt;contributors&gt;&lt;authors&gt;&lt;author&gt;Joossens JV,&lt;/author&gt;&lt;author&gt;Geboers J &lt;/author&gt;&lt;/authors&gt;&lt;/contributors&gt;&lt;titles&gt;&lt;title&gt;Monitoring salt intake of the population: methodological considerations; In Surveillance of the Dietary Habits of the Population with Regard to Cardiovascular Diseases, EURONUT Report 2, pp. 61–73 [GG De Backer, HT Pedoe and P Ducimetiere, editors]. Wageningen: Department of Human Nutrition, Agricultural University.&lt;/title&gt;&lt;/titles&gt;&lt;dates&gt;&lt;year&gt;1984&lt;/year&gt;&lt;/dates&gt;&lt;urls&gt;&lt;/urls&gt;&lt;/record&gt;&lt;/Cite&gt;&lt;/EndNote&gt;</w:instrText>
            </w: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6301D8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en-US"/>
              </w:rPr>
              <w:t>(</w:t>
            </w:r>
            <w:r w:rsidR="0035787B" w:rsidRPr="006301D8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en-US"/>
              </w:rPr>
              <w:t>4</w:t>
            </w:r>
            <w:r w:rsidRPr="006301D8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en-US"/>
              </w:rPr>
              <w:t>)</w:t>
            </w:r>
            <w:r w:rsidRPr="006301D8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</w:tbl>
    <w:p w14:paraId="47A4C8B0" w14:textId="77777777" w:rsidR="0055609A" w:rsidRPr="006301D8" w:rsidRDefault="0055609A" w:rsidP="00824842">
      <w:pPr>
        <w:rPr>
          <w:rFonts w:ascii="Times New Roman" w:hAnsi="Times New Roman" w:cs="Times New Roman"/>
          <w:b/>
          <w:lang w:val="en-US"/>
        </w:rPr>
        <w:sectPr w:rsidR="0055609A" w:rsidRPr="006301D8" w:rsidSect="00824842">
          <w:pgSz w:w="16838" w:h="11906" w:orient="landscape"/>
          <w:pgMar w:top="142" w:right="1440" w:bottom="1800" w:left="1440" w:header="708" w:footer="708" w:gutter="0"/>
          <w:lnNumType w:countBy="1" w:restart="continuous"/>
          <w:cols w:space="708"/>
          <w:docGrid w:linePitch="360"/>
        </w:sectPr>
      </w:pPr>
    </w:p>
    <w:p w14:paraId="1DF26E7F" w14:textId="77777777" w:rsidR="006228EE" w:rsidRPr="006301D8" w:rsidRDefault="006228EE" w:rsidP="00824842">
      <w:pPr>
        <w:rPr>
          <w:rFonts w:ascii="Times New Roman" w:hAnsi="Times New Roman" w:cs="Times New Roman"/>
          <w:b/>
          <w:sz w:val="24"/>
          <w:lang w:val="en-US"/>
        </w:rPr>
      </w:pPr>
      <w:r w:rsidRPr="006301D8">
        <w:rPr>
          <w:rFonts w:ascii="Times New Roman" w:hAnsi="Times New Roman" w:cs="Times New Roman"/>
          <w:b/>
          <w:sz w:val="24"/>
          <w:lang w:val="en-US"/>
        </w:rPr>
        <w:lastRenderedPageBreak/>
        <w:t>References</w:t>
      </w:r>
    </w:p>
    <w:bookmarkStart w:id="0" w:name="_Hlk73431761"/>
    <w:p w14:paraId="1378E882" w14:textId="42079B74" w:rsidR="00220F90" w:rsidRPr="006301D8" w:rsidRDefault="006228EE" w:rsidP="00824842">
      <w:pPr>
        <w:pStyle w:val="EndNoteBibliography"/>
        <w:spacing w:after="0" w:line="360" w:lineRule="auto"/>
        <w:ind w:left="567" w:hanging="567"/>
        <w:jc w:val="both"/>
        <w:rPr>
          <w:rFonts w:ascii="Times New Roman" w:hAnsi="Times New Roman" w:cs="Times New Roman"/>
          <w:sz w:val="24"/>
        </w:rPr>
      </w:pPr>
      <w:r w:rsidRPr="006301D8">
        <w:rPr>
          <w:rFonts w:ascii="Times New Roman" w:hAnsi="Times New Roman" w:cs="Times New Roman"/>
          <w:sz w:val="24"/>
        </w:rPr>
        <w:fldChar w:fldCharType="begin"/>
      </w:r>
      <w:r w:rsidRPr="006301D8">
        <w:rPr>
          <w:rFonts w:ascii="Times New Roman" w:hAnsi="Times New Roman" w:cs="Times New Roman"/>
          <w:sz w:val="24"/>
        </w:rPr>
        <w:instrText xml:space="preserve"> ADDIN EN.REFLIST </w:instrText>
      </w:r>
      <w:r w:rsidRPr="006301D8">
        <w:rPr>
          <w:rFonts w:ascii="Times New Roman" w:hAnsi="Times New Roman" w:cs="Times New Roman"/>
          <w:sz w:val="24"/>
        </w:rPr>
        <w:fldChar w:fldCharType="separate"/>
      </w:r>
      <w:r w:rsidR="0035787B" w:rsidRPr="006301D8">
        <w:rPr>
          <w:rFonts w:ascii="Times New Roman" w:hAnsi="Times New Roman" w:cs="Times New Roman"/>
          <w:sz w:val="24"/>
        </w:rPr>
        <w:t>1</w:t>
      </w:r>
      <w:r w:rsidR="00220F90" w:rsidRPr="006301D8">
        <w:rPr>
          <w:rFonts w:ascii="Times New Roman" w:hAnsi="Times New Roman" w:cs="Times New Roman"/>
          <w:sz w:val="24"/>
        </w:rPr>
        <w:t>.</w:t>
      </w:r>
      <w:r w:rsidR="00220F90" w:rsidRPr="006301D8">
        <w:rPr>
          <w:rFonts w:ascii="Times New Roman" w:hAnsi="Times New Roman" w:cs="Times New Roman"/>
          <w:sz w:val="24"/>
        </w:rPr>
        <w:tab/>
        <w:t>Reinivuo H, Valsta LM, Laatikainen T, Tuomilehto J, Pietinen P. Sodium in the Finnish diet: II trends in dietary sodium intake and comparison between intake and 24-h excretion of sodium. European journal of clinical nutrition. 2006;60(10):1160-7.</w:t>
      </w:r>
    </w:p>
    <w:p w14:paraId="7108EC5B" w14:textId="7CC34ABB" w:rsidR="00220F90" w:rsidRPr="006301D8" w:rsidRDefault="0035787B" w:rsidP="00824842">
      <w:pPr>
        <w:pStyle w:val="EndNoteBibliography"/>
        <w:spacing w:after="0" w:line="360" w:lineRule="auto"/>
        <w:ind w:left="567" w:hanging="567"/>
        <w:jc w:val="both"/>
        <w:rPr>
          <w:rFonts w:ascii="Times New Roman" w:hAnsi="Times New Roman" w:cs="Times New Roman"/>
          <w:sz w:val="24"/>
        </w:rPr>
      </w:pPr>
      <w:r w:rsidRPr="006301D8">
        <w:rPr>
          <w:rFonts w:ascii="Times New Roman" w:hAnsi="Times New Roman" w:cs="Times New Roman"/>
          <w:sz w:val="24"/>
        </w:rPr>
        <w:t>2</w:t>
      </w:r>
      <w:r w:rsidR="00220F90" w:rsidRPr="006301D8">
        <w:rPr>
          <w:rFonts w:ascii="Times New Roman" w:hAnsi="Times New Roman" w:cs="Times New Roman"/>
          <w:sz w:val="24"/>
        </w:rPr>
        <w:t>.</w:t>
      </w:r>
      <w:r w:rsidR="00220F90" w:rsidRPr="006301D8">
        <w:rPr>
          <w:rFonts w:ascii="Times New Roman" w:hAnsi="Times New Roman" w:cs="Times New Roman"/>
          <w:sz w:val="24"/>
        </w:rPr>
        <w:tab/>
        <w:t>WHO Regional Office for Europe. Estimation of sodium intake and output: review of methods and recommendations for epidemiological studies. Report on a WHO meeting by the WHO collaborating center for research and training in cardiovascular diseases. Geneva: World Health Organization. 1984.</w:t>
      </w:r>
    </w:p>
    <w:p w14:paraId="7AF1DB03" w14:textId="45519AFC" w:rsidR="00220F90" w:rsidRPr="006301D8" w:rsidRDefault="0035787B" w:rsidP="00824842">
      <w:pPr>
        <w:pStyle w:val="EndNoteBibliography"/>
        <w:spacing w:after="0" w:line="360" w:lineRule="auto"/>
        <w:ind w:left="567" w:hanging="567"/>
        <w:jc w:val="both"/>
        <w:rPr>
          <w:rFonts w:ascii="Times New Roman" w:hAnsi="Times New Roman" w:cs="Times New Roman"/>
          <w:sz w:val="24"/>
        </w:rPr>
      </w:pPr>
      <w:r w:rsidRPr="006301D8">
        <w:rPr>
          <w:rFonts w:ascii="Times New Roman" w:hAnsi="Times New Roman" w:cs="Times New Roman"/>
          <w:sz w:val="24"/>
        </w:rPr>
        <w:t>3</w:t>
      </w:r>
      <w:r w:rsidR="00220F90" w:rsidRPr="006301D8">
        <w:rPr>
          <w:rFonts w:ascii="Times New Roman" w:hAnsi="Times New Roman" w:cs="Times New Roman"/>
          <w:sz w:val="24"/>
        </w:rPr>
        <w:t>.</w:t>
      </w:r>
      <w:r w:rsidR="00220F90" w:rsidRPr="006301D8">
        <w:rPr>
          <w:rFonts w:ascii="Times New Roman" w:hAnsi="Times New Roman" w:cs="Times New Roman"/>
          <w:sz w:val="24"/>
        </w:rPr>
        <w:tab/>
        <w:t>Malekshah AF, Kimiagar M, Saadatian-Elahi M, Pourshams A, Nouraie M, Goglani G, et al. Validity and reliability of a new food frequency questionnaire compared to 24 h recalls and biochemical measurements: pilot phase of Golestan cohort study of esophageal cancer. European journal of clinical nutrition. 2006;60(8):971-7.</w:t>
      </w:r>
    </w:p>
    <w:p w14:paraId="4775019D" w14:textId="35E2900A" w:rsidR="00220F90" w:rsidRPr="006301D8" w:rsidRDefault="0035787B" w:rsidP="00824842">
      <w:pPr>
        <w:pStyle w:val="EndNoteBibliography"/>
        <w:spacing w:line="360" w:lineRule="auto"/>
        <w:ind w:left="567" w:hanging="567"/>
        <w:jc w:val="both"/>
        <w:rPr>
          <w:rFonts w:ascii="Times New Roman" w:hAnsi="Times New Roman" w:cs="Times New Roman"/>
          <w:sz w:val="24"/>
        </w:rPr>
      </w:pPr>
      <w:r w:rsidRPr="006301D8">
        <w:rPr>
          <w:rFonts w:ascii="Times New Roman" w:hAnsi="Times New Roman" w:cs="Times New Roman"/>
          <w:sz w:val="24"/>
        </w:rPr>
        <w:t>4</w:t>
      </w:r>
      <w:r w:rsidR="00220F90" w:rsidRPr="006301D8">
        <w:rPr>
          <w:rFonts w:ascii="Times New Roman" w:hAnsi="Times New Roman" w:cs="Times New Roman"/>
          <w:sz w:val="24"/>
        </w:rPr>
        <w:t>.</w:t>
      </w:r>
      <w:r w:rsidR="00220F90" w:rsidRPr="006301D8">
        <w:rPr>
          <w:rFonts w:ascii="Times New Roman" w:hAnsi="Times New Roman" w:cs="Times New Roman"/>
          <w:sz w:val="24"/>
        </w:rPr>
        <w:tab/>
        <w:t>Joossens JV, J G. Monitoring salt intake of the population: methodological considerations; In Surveillance of the Dietary Habits of the Population with Regard to Cardiovascular Diseases, EURONUT Report 2, pp. 61–73 [GG De Backer, HT Pedoe and P Ducimetiere, editors]. Wageningen: Department of Human Nutrition, Agricultural University. 1984.</w:t>
      </w:r>
    </w:p>
    <w:p w14:paraId="09BD76AA" w14:textId="1BE212EC" w:rsidR="0002414E" w:rsidRPr="00140442" w:rsidRDefault="006228EE" w:rsidP="00824842">
      <w:pPr>
        <w:spacing w:line="360" w:lineRule="auto"/>
        <w:ind w:left="567" w:hanging="567"/>
        <w:jc w:val="both"/>
        <w:rPr>
          <w:rFonts w:ascii="Times New Roman" w:hAnsi="Times New Roman" w:cs="Times New Roman"/>
          <w:lang w:val="en-US"/>
        </w:rPr>
      </w:pPr>
      <w:r w:rsidRPr="006301D8">
        <w:rPr>
          <w:rFonts w:ascii="Times New Roman" w:hAnsi="Times New Roman" w:cs="Times New Roman"/>
          <w:sz w:val="24"/>
          <w:lang w:val="en-US"/>
        </w:rPr>
        <w:fldChar w:fldCharType="end"/>
      </w:r>
      <w:bookmarkEnd w:id="0"/>
    </w:p>
    <w:sectPr w:rsidR="0002414E" w:rsidRPr="00140442" w:rsidSect="00824842">
      <w:pgSz w:w="11906" w:h="16838"/>
      <w:pgMar w:top="1440" w:right="1274" w:bottom="1440" w:left="1134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1E9A0DD" w14:textId="77777777" w:rsidR="00634111" w:rsidRDefault="00634111" w:rsidP="00992B9C">
      <w:pPr>
        <w:spacing w:after="0" w:line="240" w:lineRule="auto"/>
      </w:pPr>
      <w:r>
        <w:separator/>
      </w:r>
    </w:p>
  </w:endnote>
  <w:endnote w:type="continuationSeparator" w:id="0">
    <w:p w14:paraId="0CD22AE2" w14:textId="77777777" w:rsidR="00634111" w:rsidRDefault="00634111" w:rsidP="00992B9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731542153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</w:rPr>
    </w:sdtEndPr>
    <w:sdtContent>
      <w:p w14:paraId="33238654" w14:textId="77777777" w:rsidR="00220F90" w:rsidRPr="00992B9C" w:rsidRDefault="00220F90">
        <w:pPr>
          <w:pStyle w:val="Footer"/>
          <w:jc w:val="right"/>
          <w:rPr>
            <w:rFonts w:ascii="Times New Roman" w:hAnsi="Times New Roman" w:cs="Times New Roman"/>
          </w:rPr>
        </w:pPr>
        <w:r w:rsidRPr="00992B9C">
          <w:rPr>
            <w:rFonts w:ascii="Times New Roman" w:hAnsi="Times New Roman" w:cs="Times New Roman"/>
          </w:rPr>
          <w:fldChar w:fldCharType="begin"/>
        </w:r>
        <w:r w:rsidRPr="00992B9C">
          <w:rPr>
            <w:rFonts w:ascii="Times New Roman" w:hAnsi="Times New Roman" w:cs="Times New Roman"/>
          </w:rPr>
          <w:instrText>PAGE   \* MERGEFORMAT</w:instrText>
        </w:r>
        <w:r w:rsidRPr="00992B9C">
          <w:rPr>
            <w:rFonts w:ascii="Times New Roman" w:hAnsi="Times New Roman" w:cs="Times New Roman"/>
          </w:rPr>
          <w:fldChar w:fldCharType="separate"/>
        </w:r>
        <w:r w:rsidR="00824842">
          <w:rPr>
            <w:rFonts w:ascii="Times New Roman" w:hAnsi="Times New Roman" w:cs="Times New Roman"/>
            <w:noProof/>
          </w:rPr>
          <w:t>8</w:t>
        </w:r>
        <w:r w:rsidRPr="00992B9C">
          <w:rPr>
            <w:rFonts w:ascii="Times New Roman" w:hAnsi="Times New Roman" w:cs="Times New Roman"/>
          </w:rPr>
          <w:fldChar w:fldCharType="end"/>
        </w:r>
      </w:p>
    </w:sdtContent>
  </w:sdt>
  <w:p w14:paraId="74E51B82" w14:textId="77777777" w:rsidR="00220F90" w:rsidRPr="00992B9C" w:rsidRDefault="00220F90">
    <w:pPr>
      <w:pStyle w:val="Footer"/>
      <w:rPr>
        <w:rFonts w:ascii="Times New Roman" w:hAnsi="Times New Roman" w:cs="Times New Roman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A95D6E3" w14:textId="77777777" w:rsidR="00634111" w:rsidRDefault="00634111" w:rsidP="00992B9C">
      <w:pPr>
        <w:spacing w:after="0" w:line="240" w:lineRule="auto"/>
      </w:pPr>
      <w:r>
        <w:separator/>
      </w:r>
    </w:p>
  </w:footnote>
  <w:footnote w:type="continuationSeparator" w:id="0">
    <w:p w14:paraId="5AE994A9" w14:textId="77777777" w:rsidR="00634111" w:rsidRDefault="00634111" w:rsidP="00992B9C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642632"/>
    <w:multiLevelType w:val="hybridMultilevel"/>
    <w:tmpl w:val="7F4C2E38"/>
    <w:lvl w:ilvl="0" w:tplc="0408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80019" w:tentative="1">
      <w:start w:val="1"/>
      <w:numFmt w:val="lowerLetter"/>
      <w:lvlText w:val="%2."/>
      <w:lvlJc w:val="left"/>
      <w:pPr>
        <w:ind w:left="1440" w:hanging="360"/>
      </w:pPr>
    </w:lvl>
    <w:lvl w:ilvl="2" w:tplc="0408001B" w:tentative="1">
      <w:start w:val="1"/>
      <w:numFmt w:val="lowerRoman"/>
      <w:lvlText w:val="%3."/>
      <w:lvlJc w:val="right"/>
      <w:pPr>
        <w:ind w:left="2160" w:hanging="180"/>
      </w:pPr>
    </w:lvl>
    <w:lvl w:ilvl="3" w:tplc="0408000F" w:tentative="1">
      <w:start w:val="1"/>
      <w:numFmt w:val="decimal"/>
      <w:lvlText w:val="%4."/>
      <w:lvlJc w:val="left"/>
      <w:pPr>
        <w:ind w:left="2880" w:hanging="360"/>
      </w:pPr>
    </w:lvl>
    <w:lvl w:ilvl="4" w:tplc="04080019" w:tentative="1">
      <w:start w:val="1"/>
      <w:numFmt w:val="lowerLetter"/>
      <w:lvlText w:val="%5."/>
      <w:lvlJc w:val="left"/>
      <w:pPr>
        <w:ind w:left="3600" w:hanging="360"/>
      </w:pPr>
    </w:lvl>
    <w:lvl w:ilvl="5" w:tplc="0408001B" w:tentative="1">
      <w:start w:val="1"/>
      <w:numFmt w:val="lowerRoman"/>
      <w:lvlText w:val="%6."/>
      <w:lvlJc w:val="right"/>
      <w:pPr>
        <w:ind w:left="4320" w:hanging="180"/>
      </w:pPr>
    </w:lvl>
    <w:lvl w:ilvl="6" w:tplc="0408000F" w:tentative="1">
      <w:start w:val="1"/>
      <w:numFmt w:val="decimal"/>
      <w:lvlText w:val="%7."/>
      <w:lvlJc w:val="left"/>
      <w:pPr>
        <w:ind w:left="5040" w:hanging="360"/>
      </w:pPr>
    </w:lvl>
    <w:lvl w:ilvl="7" w:tplc="04080019" w:tentative="1">
      <w:start w:val="1"/>
      <w:numFmt w:val="lowerLetter"/>
      <w:lvlText w:val="%8."/>
      <w:lvlJc w:val="left"/>
      <w:pPr>
        <w:ind w:left="5760" w:hanging="360"/>
      </w:pPr>
    </w:lvl>
    <w:lvl w:ilvl="8" w:tplc="0408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EB66F36"/>
    <w:multiLevelType w:val="hybridMultilevel"/>
    <w:tmpl w:val="C806114C"/>
    <w:lvl w:ilvl="0" w:tplc="0408000F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0408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8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8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8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8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8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8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8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1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fr5r0e0osdxf3ezz03vxfaj0z2asw0t0az9&quot;&gt;My EndNote Library&lt;record-ids&gt;&lt;item&gt;483&lt;/item&gt;&lt;item&gt;748&lt;/item&gt;&lt;item&gt;749&lt;/item&gt;&lt;item&gt;750&lt;/item&gt;&lt;item&gt;751&lt;/item&gt;&lt;/record-ids&gt;&lt;/item&gt;&lt;/Libraries&gt;"/>
  </w:docVars>
  <w:rsids>
    <w:rsidRoot w:val="0002414E"/>
    <w:rsid w:val="0002414E"/>
    <w:rsid w:val="00031E1D"/>
    <w:rsid w:val="000527C5"/>
    <w:rsid w:val="00085C8F"/>
    <w:rsid w:val="000942E6"/>
    <w:rsid w:val="000A1BD9"/>
    <w:rsid w:val="000A7A83"/>
    <w:rsid w:val="000B5226"/>
    <w:rsid w:val="000E53D5"/>
    <w:rsid w:val="000F10AD"/>
    <w:rsid w:val="0013686B"/>
    <w:rsid w:val="00137E5F"/>
    <w:rsid w:val="00140442"/>
    <w:rsid w:val="00142253"/>
    <w:rsid w:val="00143FC9"/>
    <w:rsid w:val="00151166"/>
    <w:rsid w:val="001725C0"/>
    <w:rsid w:val="0019160D"/>
    <w:rsid w:val="001B7E1C"/>
    <w:rsid w:val="001F0CD9"/>
    <w:rsid w:val="00213D7C"/>
    <w:rsid w:val="00220F90"/>
    <w:rsid w:val="00231BDF"/>
    <w:rsid w:val="00251074"/>
    <w:rsid w:val="00280765"/>
    <w:rsid w:val="002C380B"/>
    <w:rsid w:val="002F0FA6"/>
    <w:rsid w:val="00301DD6"/>
    <w:rsid w:val="00315023"/>
    <w:rsid w:val="0035787B"/>
    <w:rsid w:val="003A5AF1"/>
    <w:rsid w:val="003A5FF2"/>
    <w:rsid w:val="003B01CD"/>
    <w:rsid w:val="004541F4"/>
    <w:rsid w:val="00476C6E"/>
    <w:rsid w:val="004D367C"/>
    <w:rsid w:val="004E2F3D"/>
    <w:rsid w:val="005201A6"/>
    <w:rsid w:val="0055609A"/>
    <w:rsid w:val="0057187E"/>
    <w:rsid w:val="0059225B"/>
    <w:rsid w:val="005A1B97"/>
    <w:rsid w:val="005C382B"/>
    <w:rsid w:val="005D6EDD"/>
    <w:rsid w:val="006228EE"/>
    <w:rsid w:val="006301D8"/>
    <w:rsid w:val="00634111"/>
    <w:rsid w:val="00656213"/>
    <w:rsid w:val="00667969"/>
    <w:rsid w:val="0072106A"/>
    <w:rsid w:val="00724592"/>
    <w:rsid w:val="007975DA"/>
    <w:rsid w:val="007A3E07"/>
    <w:rsid w:val="00824842"/>
    <w:rsid w:val="008509C9"/>
    <w:rsid w:val="00883FF1"/>
    <w:rsid w:val="008908CD"/>
    <w:rsid w:val="008B755C"/>
    <w:rsid w:val="00903E7E"/>
    <w:rsid w:val="009042B1"/>
    <w:rsid w:val="0098536C"/>
    <w:rsid w:val="00992B9C"/>
    <w:rsid w:val="009F0A1A"/>
    <w:rsid w:val="00A30ABE"/>
    <w:rsid w:val="00A424AF"/>
    <w:rsid w:val="00A565E9"/>
    <w:rsid w:val="00AF2767"/>
    <w:rsid w:val="00B62931"/>
    <w:rsid w:val="00BC1CFA"/>
    <w:rsid w:val="00BD657C"/>
    <w:rsid w:val="00BE0982"/>
    <w:rsid w:val="00C11481"/>
    <w:rsid w:val="00C22366"/>
    <w:rsid w:val="00C23B06"/>
    <w:rsid w:val="00C47D21"/>
    <w:rsid w:val="00CA2E60"/>
    <w:rsid w:val="00D4053C"/>
    <w:rsid w:val="00D65BC9"/>
    <w:rsid w:val="00D67540"/>
    <w:rsid w:val="00E7347D"/>
    <w:rsid w:val="00E83A08"/>
    <w:rsid w:val="00EB3908"/>
    <w:rsid w:val="00EB3E9C"/>
    <w:rsid w:val="00F36B31"/>
    <w:rsid w:val="00F61FB1"/>
    <w:rsid w:val="00FA65EE"/>
    <w:rsid w:val="00FB39F9"/>
    <w:rsid w:val="00FE2B96"/>
    <w:rsid w:val="00FF2B7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l-G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663541C"/>
  <w15:chartTrackingRefBased/>
  <w15:docId w15:val="{F2A76B14-36B5-45D4-99F1-277AF078B11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l-G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02414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02414E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992B9C"/>
    <w:pPr>
      <w:tabs>
        <w:tab w:val="center" w:pos="4153"/>
        <w:tab w:val="right" w:pos="830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92B9C"/>
  </w:style>
  <w:style w:type="paragraph" w:styleId="Footer">
    <w:name w:val="footer"/>
    <w:basedOn w:val="Normal"/>
    <w:link w:val="FooterChar"/>
    <w:uiPriority w:val="99"/>
    <w:unhideWhenUsed/>
    <w:rsid w:val="00992B9C"/>
    <w:pPr>
      <w:tabs>
        <w:tab w:val="center" w:pos="4153"/>
        <w:tab w:val="right" w:pos="830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92B9C"/>
  </w:style>
  <w:style w:type="paragraph" w:customStyle="1" w:styleId="EndNoteBibliographyTitle">
    <w:name w:val="EndNote Bibliography Title"/>
    <w:basedOn w:val="Normal"/>
    <w:link w:val="EndNoteBibliographyTitleChar"/>
    <w:rsid w:val="006228EE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228EE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6228EE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6228EE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6228EE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A3E0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A3E07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7A3E0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A3E0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A3E07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A3E0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A3E07"/>
    <w:rPr>
      <w:b/>
      <w:bCs/>
      <w:sz w:val="20"/>
      <w:szCs w:val="20"/>
    </w:rPr>
  </w:style>
  <w:style w:type="paragraph" w:styleId="NormalWeb">
    <w:name w:val="Normal (Web)"/>
    <w:basedOn w:val="Normal"/>
    <w:uiPriority w:val="99"/>
    <w:semiHidden/>
    <w:unhideWhenUsed/>
    <w:rsid w:val="0072106A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el-GR"/>
    </w:rPr>
  </w:style>
  <w:style w:type="paragraph" w:customStyle="1" w:styleId="1">
    <w:name w:val="Παράγραφος λίστας1"/>
    <w:basedOn w:val="Normal"/>
    <w:rsid w:val="00220F90"/>
    <w:pPr>
      <w:ind w:left="720"/>
      <w:contextualSpacing/>
    </w:pPr>
    <w:rPr>
      <w:rFonts w:ascii="Calibri" w:eastAsia="Times New Roman" w:hAnsi="Calibri" w:cs="Times New Roman"/>
    </w:rPr>
  </w:style>
  <w:style w:type="character" w:styleId="LineNumber">
    <w:name w:val="line number"/>
    <w:basedOn w:val="DefaultParagraphFont"/>
    <w:uiPriority w:val="99"/>
    <w:semiHidden/>
    <w:unhideWhenUsed/>
    <w:rsid w:val="0082484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Θέμα του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F4751E91-BC43-45C8-959C-3E377A0A444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</Pages>
  <Words>1780</Words>
  <Characters>10147</Characters>
  <Application>Microsoft Office Word</Application>
  <DocSecurity>0</DocSecurity>
  <Lines>84</Lines>
  <Paragraphs>2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Τίτλος</vt:lpstr>
      </vt:variant>
      <vt:variant>
        <vt:i4>1</vt:i4>
      </vt:variant>
    </vt:vector>
  </HeadingPairs>
  <TitlesOfParts>
    <vt:vector size="2" baseType="lpstr">
      <vt:lpstr/>
      <vt:lpstr/>
    </vt:vector>
  </TitlesOfParts>
  <Company>HP</Company>
  <LinksUpToDate>false</LinksUpToDate>
  <CharactersWithSpaces>1190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Χριστιάνα</dc:creator>
  <cp:keywords/>
  <dc:description/>
  <cp:lastModifiedBy>Elaine Halls</cp:lastModifiedBy>
  <cp:revision>2</cp:revision>
  <dcterms:created xsi:type="dcterms:W3CDTF">2021-10-20T06:48:00Z</dcterms:created>
  <dcterms:modified xsi:type="dcterms:W3CDTF">2021-10-20T06:48:00Z</dcterms:modified>
</cp:coreProperties>
</file>